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A3470" w14:textId="77777777" w:rsidR="000A7C60" w:rsidRPr="00CD29C9" w:rsidRDefault="000A7C60" w:rsidP="000A7C60">
      <w:pPr>
        <w:spacing w:line="360" w:lineRule="auto"/>
        <w:jc w:val="center"/>
        <w:rPr>
          <w:rFonts w:ascii="Arial" w:hAnsi="Arial" w:cs="Arial"/>
          <w:b/>
          <w:bCs/>
          <w:sz w:val="28"/>
          <w:szCs w:val="28"/>
        </w:rPr>
      </w:pPr>
      <w:r w:rsidRPr="00CD29C9">
        <w:rPr>
          <w:rFonts w:ascii="Arial" w:hAnsi="Arial" w:cs="Arial"/>
          <w:b/>
          <w:bCs/>
          <w:sz w:val="28"/>
          <w:szCs w:val="28"/>
        </w:rPr>
        <w:t>YEDITEPE UNIVERSITY</w:t>
      </w:r>
    </w:p>
    <w:p w14:paraId="12A838FF" w14:textId="375DCDDD" w:rsidR="000A7C60" w:rsidRPr="00CD29C9" w:rsidRDefault="001F205E" w:rsidP="000A7C60">
      <w:pPr>
        <w:spacing w:line="360" w:lineRule="auto"/>
        <w:jc w:val="center"/>
        <w:rPr>
          <w:rFonts w:ascii="Arial" w:hAnsi="Arial" w:cs="Arial"/>
          <w:b/>
          <w:bCs/>
          <w:sz w:val="28"/>
          <w:szCs w:val="28"/>
        </w:rPr>
      </w:pPr>
      <w:r>
        <w:rPr>
          <w:rFonts w:ascii="Arial" w:hAnsi="Arial" w:cs="Arial"/>
          <w:b/>
          <w:bCs/>
          <w:sz w:val="28"/>
          <w:szCs w:val="28"/>
        </w:rPr>
        <w:t xml:space="preserve">GRADUATE SCHOOL OF </w:t>
      </w:r>
      <w:r w:rsidR="004868F2">
        <w:rPr>
          <w:rFonts w:ascii="Arial" w:hAnsi="Arial" w:cs="Arial"/>
          <w:b/>
          <w:bCs/>
          <w:sz w:val="28"/>
          <w:szCs w:val="28"/>
        </w:rPr>
        <w:t>EDUCATIONAL</w:t>
      </w:r>
      <w:bookmarkStart w:id="0" w:name="_GoBack"/>
      <w:bookmarkEnd w:id="0"/>
      <w:r>
        <w:rPr>
          <w:rFonts w:ascii="Arial" w:hAnsi="Arial" w:cs="Arial"/>
          <w:b/>
          <w:bCs/>
          <w:sz w:val="28"/>
          <w:szCs w:val="28"/>
        </w:rPr>
        <w:t xml:space="preserve"> SCIENCES</w:t>
      </w:r>
    </w:p>
    <w:p w14:paraId="5A9F4D93" w14:textId="77777777" w:rsidR="000A7C60" w:rsidRPr="00CD29C9" w:rsidRDefault="000A7C60" w:rsidP="000A7C60">
      <w:pPr>
        <w:spacing w:line="360" w:lineRule="auto"/>
        <w:jc w:val="center"/>
        <w:rPr>
          <w:rFonts w:ascii="Arial" w:hAnsi="Arial" w:cs="Arial"/>
          <w:b/>
          <w:bCs/>
          <w:sz w:val="28"/>
          <w:szCs w:val="28"/>
        </w:rPr>
      </w:pPr>
    </w:p>
    <w:p w14:paraId="2C6FF06C" w14:textId="77777777" w:rsidR="000A7C60" w:rsidRPr="00CD29C9" w:rsidRDefault="000A7C60" w:rsidP="000A7C60">
      <w:pPr>
        <w:spacing w:line="360" w:lineRule="auto"/>
        <w:jc w:val="center"/>
        <w:rPr>
          <w:rFonts w:ascii="Arial" w:hAnsi="Arial" w:cs="Arial"/>
          <w:b/>
          <w:bCs/>
          <w:sz w:val="28"/>
          <w:szCs w:val="28"/>
        </w:rPr>
      </w:pPr>
    </w:p>
    <w:p w14:paraId="5D6727EA" w14:textId="77777777" w:rsidR="000A7C60" w:rsidRPr="00CD29C9" w:rsidRDefault="000A7C60" w:rsidP="000A7C60">
      <w:pPr>
        <w:spacing w:line="360" w:lineRule="auto"/>
        <w:jc w:val="center"/>
        <w:rPr>
          <w:rFonts w:ascii="Arial" w:hAnsi="Arial" w:cs="Arial"/>
          <w:b/>
          <w:bCs/>
          <w:sz w:val="28"/>
          <w:szCs w:val="28"/>
        </w:rPr>
      </w:pPr>
    </w:p>
    <w:p w14:paraId="59731D30" w14:textId="77777777" w:rsidR="000A7C60" w:rsidRPr="00CD29C9" w:rsidRDefault="000A7C60" w:rsidP="000A7C60">
      <w:pPr>
        <w:spacing w:line="360" w:lineRule="auto"/>
        <w:jc w:val="center"/>
        <w:rPr>
          <w:rFonts w:ascii="Arial" w:hAnsi="Arial" w:cs="Arial"/>
          <w:b/>
          <w:bCs/>
          <w:sz w:val="28"/>
          <w:szCs w:val="28"/>
        </w:rPr>
      </w:pPr>
    </w:p>
    <w:p w14:paraId="3033AAD5" w14:textId="77777777" w:rsidR="000A7C60" w:rsidRDefault="000A7C60" w:rsidP="000A7C60">
      <w:pPr>
        <w:spacing w:line="360" w:lineRule="auto"/>
        <w:jc w:val="center"/>
        <w:rPr>
          <w:rFonts w:ascii="Arial" w:hAnsi="Arial" w:cs="Arial"/>
          <w:b/>
          <w:bCs/>
          <w:sz w:val="28"/>
          <w:szCs w:val="28"/>
        </w:rPr>
      </w:pPr>
    </w:p>
    <w:p w14:paraId="492D728A" w14:textId="77777777" w:rsidR="000A7C60" w:rsidRPr="00CD29C9" w:rsidRDefault="000A7C60" w:rsidP="000A7C60">
      <w:pPr>
        <w:spacing w:line="360" w:lineRule="auto"/>
        <w:jc w:val="center"/>
        <w:rPr>
          <w:rFonts w:ascii="Arial" w:hAnsi="Arial" w:cs="Arial"/>
          <w:b/>
          <w:bCs/>
          <w:sz w:val="28"/>
          <w:szCs w:val="28"/>
        </w:rPr>
      </w:pPr>
    </w:p>
    <w:p w14:paraId="02BC3512" w14:textId="77777777" w:rsidR="00936795" w:rsidRPr="00936795" w:rsidRDefault="00936795" w:rsidP="00936795">
      <w:pPr>
        <w:pStyle w:val="PlainText"/>
        <w:spacing w:line="360" w:lineRule="auto"/>
        <w:jc w:val="center"/>
        <w:rPr>
          <w:rFonts w:ascii="Arial" w:hAnsi="Arial" w:cs="Arial"/>
          <w:b/>
          <w:bCs/>
          <w:sz w:val="28"/>
          <w:szCs w:val="28"/>
          <w:lang w:eastAsia="tr-TR"/>
        </w:rPr>
      </w:pPr>
      <w:r w:rsidRPr="00936795">
        <w:rPr>
          <w:rFonts w:ascii="Arial" w:hAnsi="Arial" w:cs="Arial"/>
          <w:b/>
          <w:bCs/>
          <w:sz w:val="28"/>
          <w:szCs w:val="28"/>
          <w:lang w:eastAsia="tr-TR"/>
        </w:rPr>
        <w:t>THESIS TITLE</w:t>
      </w:r>
    </w:p>
    <w:p w14:paraId="094CAC90" w14:textId="77777777" w:rsidR="00936795" w:rsidRPr="00936795" w:rsidRDefault="00936795" w:rsidP="00936795">
      <w:pPr>
        <w:pStyle w:val="PlainText"/>
        <w:spacing w:line="360" w:lineRule="auto"/>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4D81E985" w14:textId="5D84CC8E" w:rsidR="000A7C60" w:rsidRPr="00CD29C9" w:rsidRDefault="00936795" w:rsidP="00936795">
      <w:pPr>
        <w:pStyle w:val="PlainText"/>
        <w:spacing w:line="360" w:lineRule="auto"/>
        <w:ind w:left="0"/>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0BE86B70" w14:textId="77777777" w:rsidR="000A7C60" w:rsidRPr="00CD29C9" w:rsidRDefault="000A7C60" w:rsidP="000A7C60">
      <w:pPr>
        <w:pStyle w:val="PlainText"/>
        <w:spacing w:line="360" w:lineRule="auto"/>
        <w:ind w:left="0"/>
        <w:jc w:val="center"/>
        <w:rPr>
          <w:rFonts w:ascii="Arial" w:hAnsi="Arial" w:cs="Arial"/>
          <w:b/>
          <w:bCs/>
          <w:sz w:val="28"/>
          <w:szCs w:val="28"/>
          <w:lang w:eastAsia="tr-TR"/>
        </w:rPr>
      </w:pPr>
    </w:p>
    <w:p w14:paraId="6E6E4C2D" w14:textId="77777777" w:rsidR="000A7C60" w:rsidRPr="00CD29C9" w:rsidRDefault="000A7C60" w:rsidP="000A7C60">
      <w:pPr>
        <w:pStyle w:val="PlainText"/>
        <w:spacing w:line="360" w:lineRule="auto"/>
        <w:ind w:left="0"/>
        <w:jc w:val="center"/>
        <w:rPr>
          <w:rFonts w:ascii="Arial" w:hAnsi="Arial" w:cs="Arial"/>
          <w:b/>
          <w:bCs/>
          <w:sz w:val="28"/>
          <w:szCs w:val="28"/>
          <w:lang w:eastAsia="tr-TR"/>
        </w:rPr>
      </w:pPr>
    </w:p>
    <w:p w14:paraId="186D45CC" w14:textId="77777777" w:rsidR="000A7C60" w:rsidRPr="00CD29C9" w:rsidRDefault="000A7C60" w:rsidP="000A7C60">
      <w:pPr>
        <w:spacing w:line="360" w:lineRule="auto"/>
        <w:jc w:val="center"/>
        <w:rPr>
          <w:rFonts w:ascii="Arial" w:hAnsi="Arial" w:cs="Arial"/>
          <w:b/>
          <w:bCs/>
          <w:sz w:val="28"/>
          <w:szCs w:val="28"/>
        </w:rPr>
      </w:pPr>
    </w:p>
    <w:p w14:paraId="331B68DE" w14:textId="77777777" w:rsidR="000A7C60" w:rsidRPr="00CD29C9" w:rsidRDefault="000A7C60" w:rsidP="000A7C60">
      <w:pPr>
        <w:spacing w:line="360" w:lineRule="auto"/>
        <w:jc w:val="center"/>
        <w:rPr>
          <w:rFonts w:ascii="Arial" w:hAnsi="Arial" w:cs="Arial"/>
          <w:b/>
          <w:bCs/>
          <w:sz w:val="28"/>
          <w:szCs w:val="28"/>
        </w:rPr>
      </w:pPr>
    </w:p>
    <w:p w14:paraId="3D92EA9C" w14:textId="77777777" w:rsidR="000A7C60" w:rsidRPr="00CD29C9" w:rsidRDefault="000A7C60" w:rsidP="000A7C60">
      <w:pPr>
        <w:spacing w:line="360" w:lineRule="auto"/>
        <w:jc w:val="center"/>
        <w:rPr>
          <w:rFonts w:ascii="Arial" w:hAnsi="Arial" w:cs="Arial"/>
          <w:b/>
          <w:bCs/>
          <w:sz w:val="28"/>
          <w:szCs w:val="28"/>
        </w:rPr>
      </w:pPr>
    </w:p>
    <w:p w14:paraId="483F33F8" w14:textId="77777777" w:rsidR="000A7C60" w:rsidRPr="00CD29C9" w:rsidRDefault="000A7C60" w:rsidP="000A7C60">
      <w:pPr>
        <w:spacing w:line="360" w:lineRule="auto"/>
        <w:jc w:val="center"/>
        <w:rPr>
          <w:rFonts w:ascii="Arial" w:hAnsi="Arial" w:cs="Arial"/>
          <w:b/>
          <w:bCs/>
          <w:sz w:val="28"/>
          <w:szCs w:val="28"/>
        </w:rPr>
      </w:pPr>
    </w:p>
    <w:p w14:paraId="58899F31" w14:textId="4E724791" w:rsidR="000A7C60" w:rsidRPr="00CD29C9" w:rsidRDefault="00936795" w:rsidP="000A7C60">
      <w:pPr>
        <w:spacing w:line="360" w:lineRule="auto"/>
        <w:jc w:val="center"/>
        <w:rPr>
          <w:rFonts w:ascii="Arial" w:hAnsi="Arial" w:cs="Arial"/>
          <w:b/>
          <w:bCs/>
          <w:sz w:val="28"/>
          <w:szCs w:val="28"/>
        </w:rPr>
      </w:pPr>
      <w:r w:rsidRPr="00936795">
        <w:rPr>
          <w:rFonts w:ascii="Arial" w:hAnsi="Arial" w:cs="Arial"/>
          <w:b/>
          <w:bCs/>
          <w:sz w:val="28"/>
          <w:szCs w:val="28"/>
        </w:rPr>
        <w:t>Name Surname</w:t>
      </w:r>
    </w:p>
    <w:p w14:paraId="32AD0B0B" w14:textId="77777777" w:rsidR="000A7C60" w:rsidRPr="00CD29C9" w:rsidRDefault="000A7C60" w:rsidP="000A7C60">
      <w:pPr>
        <w:spacing w:line="360" w:lineRule="auto"/>
        <w:jc w:val="center"/>
        <w:rPr>
          <w:rFonts w:ascii="Arial" w:hAnsi="Arial" w:cs="Arial"/>
          <w:b/>
          <w:bCs/>
          <w:sz w:val="28"/>
          <w:szCs w:val="28"/>
        </w:rPr>
      </w:pPr>
    </w:p>
    <w:p w14:paraId="338D8295" w14:textId="77777777" w:rsidR="000A7C60" w:rsidRPr="00CD29C9" w:rsidRDefault="000A7C60" w:rsidP="000A7C60">
      <w:pPr>
        <w:spacing w:line="360" w:lineRule="auto"/>
        <w:jc w:val="center"/>
        <w:rPr>
          <w:rFonts w:ascii="Arial" w:hAnsi="Arial" w:cs="Arial"/>
          <w:b/>
          <w:bCs/>
          <w:sz w:val="28"/>
          <w:szCs w:val="28"/>
        </w:rPr>
      </w:pPr>
    </w:p>
    <w:p w14:paraId="56D762F2" w14:textId="77777777" w:rsidR="000A7C60" w:rsidRPr="00CD29C9" w:rsidRDefault="000A7C60" w:rsidP="000A7C60">
      <w:pPr>
        <w:spacing w:line="360" w:lineRule="auto"/>
        <w:jc w:val="center"/>
        <w:rPr>
          <w:rFonts w:ascii="Arial" w:hAnsi="Arial" w:cs="Arial"/>
          <w:b/>
          <w:bCs/>
          <w:sz w:val="28"/>
          <w:szCs w:val="28"/>
        </w:rPr>
      </w:pPr>
    </w:p>
    <w:p w14:paraId="1FFBCF6F" w14:textId="77777777" w:rsidR="000A7C60" w:rsidRPr="00CD29C9" w:rsidRDefault="000A7C60" w:rsidP="000A7C60">
      <w:pPr>
        <w:spacing w:line="360" w:lineRule="auto"/>
        <w:jc w:val="center"/>
        <w:rPr>
          <w:rFonts w:ascii="Arial" w:hAnsi="Arial" w:cs="Arial"/>
          <w:b/>
          <w:bCs/>
          <w:sz w:val="28"/>
          <w:szCs w:val="28"/>
        </w:rPr>
      </w:pPr>
    </w:p>
    <w:p w14:paraId="1A518FEC" w14:textId="77777777" w:rsidR="000A7C60" w:rsidRPr="00CD29C9" w:rsidRDefault="000A7C60" w:rsidP="000A7C60">
      <w:pPr>
        <w:spacing w:line="360" w:lineRule="auto"/>
        <w:jc w:val="center"/>
        <w:rPr>
          <w:rFonts w:ascii="Arial" w:hAnsi="Arial" w:cs="Arial"/>
          <w:b/>
          <w:bCs/>
          <w:sz w:val="28"/>
          <w:szCs w:val="28"/>
        </w:rPr>
      </w:pPr>
    </w:p>
    <w:p w14:paraId="1F86E554" w14:textId="0E9E3BF1" w:rsidR="009F5335" w:rsidRDefault="000A7C60" w:rsidP="000A7C60">
      <w:pPr>
        <w:jc w:val="center"/>
        <w:rPr>
          <w:rFonts w:ascii="Arial" w:hAnsi="Arial" w:cs="Arial"/>
          <w:b/>
          <w:bCs/>
          <w:sz w:val="28"/>
          <w:szCs w:val="28"/>
        </w:rPr>
        <w:sectPr w:rsidR="009F5335" w:rsidSect="002853BB">
          <w:headerReference w:type="even" r:id="rId8"/>
          <w:headerReference w:type="default" r:id="rId9"/>
          <w:footerReference w:type="even" r:id="rId10"/>
          <w:footerReference w:type="default" r:id="rId11"/>
          <w:headerReference w:type="first" r:id="rId12"/>
          <w:footerReference w:type="first" r:id="rId13"/>
          <w:pgSz w:w="11901" w:h="16840"/>
          <w:pgMar w:top="1985" w:right="1418" w:bottom="1418" w:left="1985" w:header="1134" w:footer="709" w:gutter="0"/>
          <w:pgNumType w:fmt="lowerRoman"/>
          <w:cols w:space="708"/>
          <w:titlePg/>
          <w:docGrid w:linePitch="360"/>
        </w:sectPr>
      </w:pPr>
      <w:r w:rsidRPr="00CD29C9">
        <w:rPr>
          <w:rFonts w:ascii="Arial" w:hAnsi="Arial" w:cs="Arial"/>
          <w:b/>
          <w:bCs/>
          <w:sz w:val="28"/>
          <w:szCs w:val="28"/>
        </w:rPr>
        <w:t xml:space="preserve">Istanbul - </w:t>
      </w:r>
      <w:r w:rsidR="00936795">
        <w:rPr>
          <w:rFonts w:ascii="Arial" w:hAnsi="Arial" w:cs="Arial"/>
          <w:b/>
          <w:bCs/>
          <w:sz w:val="28"/>
          <w:szCs w:val="28"/>
        </w:rPr>
        <w:t xml:space="preserve"> </w:t>
      </w:r>
      <w:r w:rsidR="006F6D6F">
        <w:rPr>
          <w:rFonts w:ascii="Arial" w:hAnsi="Arial" w:cs="Arial"/>
          <w:b/>
          <w:bCs/>
          <w:sz w:val="28"/>
          <w:szCs w:val="28"/>
        </w:rPr>
        <w:t>2023</w:t>
      </w:r>
    </w:p>
    <w:p w14:paraId="2643CE27" w14:textId="70FD21E1"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rPr>
        <w:lastRenderedPageBreak/>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14"/>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31539440" w14:textId="44542C75" w:rsidR="006F6D6F" w:rsidRPr="006F6D6F" w:rsidRDefault="006F6D6F" w:rsidP="006F6D6F">
      <w:pPr>
        <w:jc w:val="center"/>
        <w:rPr>
          <w:rFonts w:asciiTheme="majorBidi" w:hAnsiTheme="majorBidi" w:cstheme="majorBidi"/>
        </w:rPr>
      </w:pPr>
      <w:r w:rsidRPr="006F6D6F">
        <w:rPr>
          <w:rFonts w:asciiTheme="majorBidi" w:hAnsiTheme="majorBidi" w:cstheme="majorBidi"/>
        </w:rPr>
        <w:t xml:space="preserve">GRADUATE SCHOOL OF </w:t>
      </w:r>
      <w:r>
        <w:rPr>
          <w:rFonts w:asciiTheme="majorBidi" w:hAnsiTheme="majorBidi" w:cstheme="majorBidi"/>
        </w:rPr>
        <w:t>SOCIAL</w:t>
      </w:r>
      <w:r w:rsidRPr="006F6D6F">
        <w:rPr>
          <w:rFonts w:asciiTheme="majorBidi" w:hAnsiTheme="majorBidi" w:cstheme="majorBidi"/>
        </w:rPr>
        <w:t xml:space="preserve"> SCIENCES</w:t>
      </w: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2E9A6C51" w:rsidR="00B16E62" w:rsidRPr="005E027B" w:rsidRDefault="006F6D6F" w:rsidP="00B16E62">
            <w:pPr>
              <w:spacing w:before="120" w:after="120" w:line="360" w:lineRule="auto"/>
              <w:jc w:val="center"/>
              <w:rPr>
                <w:rFonts w:asciiTheme="majorBidi" w:hAnsiTheme="majorBidi" w:cstheme="majorBidi"/>
              </w:rPr>
            </w:pPr>
            <w:r w:rsidRPr="006F6D6F">
              <w:rPr>
                <w:rFonts w:asciiTheme="majorBidi" w:hAnsiTheme="majorBidi" w:cstheme="majorBidi"/>
              </w:rPr>
              <w:t>THESIS TITLE</w:t>
            </w:r>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5E48FF12"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A</w:t>
      </w:r>
      <w:r w:rsidR="006F6D6F" w:rsidRPr="006F6D6F">
        <w:rPr>
          <w:rFonts w:ascii="Times New Roman" w:hAnsi="Times New Roman" w:cs="Times New Roman"/>
          <w:sz w:val="24"/>
          <w:szCs w:val="24"/>
          <w:lang w:eastAsia="tr-TR"/>
        </w:rPr>
        <w:t xml:space="preserve"> Thesis</w:t>
      </w:r>
      <w:r w:rsidR="006F6D6F">
        <w:rPr>
          <w:rFonts w:ascii="Times New Roman" w:hAnsi="Times New Roman" w:cs="Times New Roman"/>
          <w:sz w:val="24"/>
          <w:szCs w:val="24"/>
          <w:lang w:eastAsia="tr-TR"/>
        </w:rPr>
        <w:t>/Dissertation</w:t>
      </w:r>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04A65FAB" w:rsidR="00761226" w:rsidRPr="005E027B" w:rsidRDefault="006F6D6F" w:rsidP="00D145AE">
      <w:pPr>
        <w:spacing w:line="360" w:lineRule="auto"/>
        <w:jc w:val="center"/>
        <w:rPr>
          <w:rFonts w:asciiTheme="majorBidi" w:hAnsiTheme="majorBidi" w:cstheme="majorBidi"/>
        </w:rPr>
      </w:pPr>
      <w:r w:rsidRPr="006F6D6F">
        <w:rPr>
          <w:rFonts w:asciiTheme="majorBidi" w:hAnsiTheme="majorBidi" w:cstheme="majorBidi"/>
        </w:rPr>
        <w:t>Name Surname</w:t>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6821C8A8" w14:textId="5D158463" w:rsidR="006F6D6F" w:rsidRDefault="006F6D6F" w:rsidP="00D145AE">
      <w:pPr>
        <w:spacing w:line="360" w:lineRule="auto"/>
        <w:jc w:val="center"/>
        <w:rPr>
          <w:rFonts w:asciiTheme="majorBidi" w:hAnsiTheme="majorBidi" w:cstheme="majorBidi"/>
        </w:rPr>
      </w:pPr>
      <w:r w:rsidRPr="006F6D6F">
        <w:rPr>
          <w:rFonts w:asciiTheme="majorBidi" w:hAnsiTheme="majorBidi" w:cstheme="majorBidi"/>
        </w:rPr>
        <w:t>Master of Arts</w:t>
      </w:r>
      <w:r>
        <w:rPr>
          <w:rFonts w:asciiTheme="majorBidi" w:hAnsiTheme="majorBidi" w:cstheme="majorBidi"/>
        </w:rPr>
        <w:t>/Doctor of Philosophy</w:t>
      </w:r>
      <w:r w:rsidRPr="006F6D6F">
        <w:rPr>
          <w:rFonts w:asciiTheme="majorBidi" w:hAnsiTheme="majorBidi" w:cstheme="majorBidi"/>
        </w:rPr>
        <w:t xml:space="preserve"> </w:t>
      </w:r>
    </w:p>
    <w:p w14:paraId="13B32F2C" w14:textId="00F8E97B"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40282C5B" w14:textId="628DA617" w:rsidR="00ED2F99" w:rsidRPr="005E027B" w:rsidRDefault="006F6D6F" w:rsidP="00761226">
      <w:pPr>
        <w:spacing w:line="360" w:lineRule="auto"/>
        <w:jc w:val="center"/>
        <w:rPr>
          <w:rFonts w:asciiTheme="majorBidi" w:hAnsiTheme="majorBidi" w:cstheme="majorBidi"/>
        </w:rPr>
      </w:pPr>
      <w:r>
        <w:rPr>
          <w:rFonts w:asciiTheme="majorBidi" w:hAnsiTheme="majorBidi" w:cstheme="majorBidi"/>
        </w:rPr>
        <w:t>Name of Department</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226DC792" w:rsidR="00B16E62" w:rsidRPr="005E027B" w:rsidRDefault="006F6D6F" w:rsidP="00B16E62">
            <w:pPr>
              <w:spacing w:line="360" w:lineRule="auto"/>
              <w:jc w:val="center"/>
              <w:rPr>
                <w:rFonts w:asciiTheme="majorBidi" w:hAnsiTheme="majorBidi" w:cstheme="majorBidi"/>
              </w:rPr>
            </w:pPr>
            <w:r>
              <w:rPr>
                <w:rFonts w:asciiTheme="majorBidi" w:hAnsiTheme="majorBidi" w:cstheme="majorBidi"/>
              </w:rPr>
              <w:t>Title Name Surnmae</w:t>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0FADC3A2" w:rsidR="009F76DB" w:rsidRPr="005E027B" w:rsidRDefault="00ED2F99" w:rsidP="00761226">
      <w:pPr>
        <w:spacing w:line="360" w:lineRule="auto"/>
        <w:jc w:val="center"/>
        <w:rPr>
          <w:rFonts w:asciiTheme="majorBidi" w:hAnsiTheme="majorBidi" w:cstheme="majorBidi"/>
        </w:rPr>
        <w:sectPr w:rsidR="009F76DB" w:rsidRPr="005E027B" w:rsidSect="002853BB">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505A0C" w:rsidRPr="00505A0C">
        <w:rPr>
          <w:rFonts w:asciiTheme="majorBidi" w:hAnsiTheme="majorBidi" w:cstheme="majorBidi"/>
        </w:rPr>
        <w:t>2023</w:t>
      </w:r>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8DC6416" w:rsidR="00744891" w:rsidRPr="005E027B" w:rsidRDefault="006F6D6F" w:rsidP="00744891">
            <w:pPr>
              <w:spacing w:before="120" w:after="120" w:line="360" w:lineRule="auto"/>
              <w:jc w:val="center"/>
              <w:rPr>
                <w:rFonts w:asciiTheme="majorBidi" w:hAnsiTheme="majorBidi" w:cstheme="majorBidi"/>
              </w:rPr>
            </w:pPr>
            <w:r w:rsidRPr="006F6D6F">
              <w:rPr>
                <w:rFonts w:asciiTheme="majorBidi" w:hAnsiTheme="majorBidi" w:cstheme="majorBidi"/>
              </w:rPr>
              <w:lastRenderedPageBreak/>
              <w:t>THESIS TITLE</w:t>
            </w:r>
          </w:p>
        </w:tc>
      </w:tr>
    </w:tbl>
    <w:p w14:paraId="082248B4" w14:textId="1A0BEF1F" w:rsidR="00B54DC2" w:rsidRPr="005E027B" w:rsidRDefault="00EB514F" w:rsidP="00761226">
      <w:pPr>
        <w:spacing w:line="360" w:lineRule="auto"/>
        <w:jc w:val="center"/>
        <w:rPr>
          <w:rFonts w:cs="Times New Roman"/>
        </w:rPr>
      </w:pPr>
      <w:bookmarkStart w:id="1" w:name="_Toc104563293"/>
      <w:bookmarkStart w:id="2" w:name="_Toc107750823"/>
      <w:r w:rsidRPr="005E027B">
        <w:rPr>
          <w:rFonts w:cs="Times New Roman"/>
        </w:rPr>
        <w:t>by</w:t>
      </w:r>
    </w:p>
    <w:p w14:paraId="29188AAC" w14:textId="1DCB4C64" w:rsidR="00B54DC2" w:rsidRPr="005E027B" w:rsidRDefault="006F6D6F" w:rsidP="00761226">
      <w:pPr>
        <w:spacing w:line="360" w:lineRule="auto"/>
        <w:jc w:val="center"/>
        <w:rPr>
          <w:rFonts w:asciiTheme="majorBidi" w:hAnsiTheme="majorBidi" w:cstheme="majorBidi"/>
        </w:rPr>
      </w:pPr>
      <w:r w:rsidRPr="006F6D6F">
        <w:rPr>
          <w:rFonts w:asciiTheme="majorBidi" w:hAnsiTheme="majorBidi" w:cstheme="majorBidi"/>
        </w:rPr>
        <w:t>Name Surname</w:t>
      </w:r>
    </w:p>
    <w:p w14:paraId="314A45A0" w14:textId="77777777" w:rsidR="00B54DC2" w:rsidRPr="005E027B" w:rsidRDefault="00B54DC2"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4266"/>
      </w:tblGrid>
      <w:tr w:rsidR="004B79CC" w:rsidRPr="005E027B" w14:paraId="4F2C5308" w14:textId="77777777" w:rsidTr="00AB2CC3">
        <w:trPr>
          <w:trHeight w:val="1467"/>
        </w:trPr>
        <w:tc>
          <w:tcPr>
            <w:tcW w:w="4232" w:type="dxa"/>
            <w:vAlign w:val="center"/>
          </w:tcPr>
          <w:p w14:paraId="3D224CFD" w14:textId="7B2F613D" w:rsidR="004B79CC" w:rsidRPr="005E027B" w:rsidRDefault="006F6D6F" w:rsidP="00AB2CC3">
            <w:pPr>
              <w:spacing w:line="360" w:lineRule="auto"/>
              <w:rPr>
                <w:rFonts w:asciiTheme="majorBidi" w:hAnsiTheme="majorBidi" w:cstheme="majorBidi"/>
              </w:rPr>
            </w:pPr>
            <w:r w:rsidRPr="006F6D6F">
              <w:rPr>
                <w:rFonts w:asciiTheme="majorBidi" w:hAnsiTheme="majorBidi" w:cstheme="majorBidi"/>
              </w:rPr>
              <w:t>Prof. Dr.</w:t>
            </w:r>
            <w:r>
              <w:rPr>
                <w:rFonts w:asciiTheme="majorBidi" w:hAnsiTheme="majorBidi" w:cstheme="majorBidi"/>
              </w:rPr>
              <w:t xml:space="preserve"> </w:t>
            </w:r>
            <w:r w:rsidRPr="006F6D6F">
              <w:rPr>
                <w:rFonts w:asciiTheme="majorBidi" w:hAnsiTheme="majorBidi" w:cstheme="majorBidi"/>
              </w:rPr>
              <w:t>Name Surname</w:t>
            </w:r>
          </w:p>
          <w:p w14:paraId="6C33B7B4" w14:textId="2F18B435" w:rsidR="004B79CC" w:rsidRPr="005E027B" w:rsidRDefault="006F6D6F" w:rsidP="00AB2CC3">
            <w:pPr>
              <w:spacing w:line="360" w:lineRule="auto"/>
              <w:rPr>
                <w:rFonts w:asciiTheme="majorBidi" w:hAnsiTheme="majorBidi" w:cstheme="majorBidi"/>
              </w:rPr>
            </w:pPr>
            <w:r w:rsidRPr="006F6D6F">
              <w:rPr>
                <w:rFonts w:asciiTheme="majorBidi" w:hAnsiTheme="majorBidi" w:cstheme="majorBidi"/>
              </w:rPr>
              <w:t>(Yeditepe University)</w:t>
            </w:r>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7E801B8E" w:rsidR="004B79CC" w:rsidRPr="005E027B" w:rsidRDefault="00AC3512" w:rsidP="00AB2CC3">
            <w:pPr>
              <w:spacing w:line="360" w:lineRule="auto"/>
              <w:jc w:val="center"/>
              <w:rPr>
                <w:rFonts w:cs="Times New Roman"/>
              </w:rPr>
            </w:pPr>
            <w:r w:rsidRPr="00AC3512">
              <w:rPr>
                <w:rFonts w:cs="Times New Roman"/>
              </w:rPr>
              <w:t>..................................................</w:t>
            </w:r>
          </w:p>
        </w:tc>
      </w:tr>
      <w:tr w:rsidR="004B79CC" w:rsidRPr="005E027B" w14:paraId="07ADDD3D" w14:textId="77777777" w:rsidTr="00AB2CC3">
        <w:trPr>
          <w:trHeight w:val="1467"/>
        </w:trPr>
        <w:tc>
          <w:tcPr>
            <w:tcW w:w="4232" w:type="dxa"/>
            <w:vAlign w:val="center"/>
          </w:tcPr>
          <w:p w14:paraId="7F426913" w14:textId="77777777" w:rsidR="00091C0B" w:rsidRPr="005E027B" w:rsidRDefault="00091C0B" w:rsidP="00091C0B">
            <w:pPr>
              <w:spacing w:line="360" w:lineRule="auto"/>
              <w:rPr>
                <w:rFonts w:asciiTheme="majorBidi" w:hAnsiTheme="majorBidi" w:cstheme="majorBidi"/>
              </w:rPr>
            </w:pPr>
            <w:r w:rsidRPr="006F6D6F">
              <w:rPr>
                <w:rFonts w:asciiTheme="majorBidi" w:hAnsiTheme="majorBidi" w:cstheme="majorBidi"/>
              </w:rPr>
              <w:t>Prof. Dr.</w:t>
            </w:r>
            <w:r>
              <w:rPr>
                <w:rFonts w:asciiTheme="majorBidi" w:hAnsiTheme="majorBidi" w:cstheme="majorBidi"/>
              </w:rPr>
              <w:t xml:space="preserve"> </w:t>
            </w:r>
            <w:r w:rsidRPr="006F6D6F">
              <w:rPr>
                <w:rFonts w:asciiTheme="majorBidi" w:hAnsiTheme="majorBidi" w:cstheme="majorBidi"/>
              </w:rPr>
              <w:t>Name Surname</w:t>
            </w:r>
          </w:p>
          <w:p w14:paraId="31C604A0" w14:textId="77777777" w:rsidR="00091C0B" w:rsidRPr="005E027B" w:rsidRDefault="00091C0B" w:rsidP="00091C0B">
            <w:pPr>
              <w:spacing w:line="360" w:lineRule="auto"/>
              <w:rPr>
                <w:rFonts w:asciiTheme="majorBidi" w:hAnsiTheme="majorBidi" w:cstheme="majorBidi"/>
              </w:rPr>
            </w:pPr>
            <w:r w:rsidRPr="006F6D6F">
              <w:rPr>
                <w:rFonts w:asciiTheme="majorBidi" w:hAnsiTheme="majorBidi" w:cstheme="majorBidi"/>
              </w:rPr>
              <w:t>(Yeditepe University)</w:t>
            </w:r>
          </w:p>
          <w:p w14:paraId="727A2B5A" w14:textId="69FAEEE2" w:rsidR="004B79CC" w:rsidRPr="005E027B" w:rsidRDefault="00091C0B" w:rsidP="00091C0B">
            <w:pPr>
              <w:spacing w:line="360" w:lineRule="auto"/>
              <w:rPr>
                <w:rFonts w:cs="Times New Roman"/>
              </w:rPr>
            </w:pPr>
            <w:r w:rsidRPr="005E027B">
              <w:rPr>
                <w:rFonts w:cs="Times New Roman"/>
              </w:rPr>
              <w:t>(</w:t>
            </w:r>
            <w:r>
              <w:rPr>
                <w:rFonts w:cs="Times New Roman"/>
              </w:rPr>
              <w:t>Co-S</w:t>
            </w:r>
            <w:r w:rsidRPr="005E027B">
              <w:rPr>
                <w:rFonts w:cs="Times New Roman"/>
              </w:rPr>
              <w:t>upervisor)</w:t>
            </w:r>
          </w:p>
        </w:tc>
        <w:tc>
          <w:tcPr>
            <w:tcW w:w="4266" w:type="dxa"/>
            <w:vAlign w:val="center"/>
          </w:tcPr>
          <w:p w14:paraId="53DE068B" w14:textId="72194E14" w:rsidR="004B79CC" w:rsidRPr="005E027B" w:rsidRDefault="00AC3512" w:rsidP="00AB2CC3">
            <w:pPr>
              <w:spacing w:line="360" w:lineRule="auto"/>
              <w:jc w:val="center"/>
              <w:rPr>
                <w:rFonts w:cs="Times New Roman"/>
              </w:rPr>
            </w:pPr>
            <w:r w:rsidRPr="00AC3512">
              <w:rPr>
                <w:rFonts w:cs="Times New Roman"/>
              </w:rPr>
              <w:t>..................................................</w:t>
            </w:r>
          </w:p>
        </w:tc>
      </w:tr>
      <w:tr w:rsidR="004B79CC" w:rsidRPr="005E027B" w14:paraId="1B2B7BB7" w14:textId="77777777" w:rsidTr="00AB2CC3">
        <w:trPr>
          <w:trHeight w:val="1467"/>
        </w:trPr>
        <w:tc>
          <w:tcPr>
            <w:tcW w:w="4232" w:type="dxa"/>
            <w:vAlign w:val="center"/>
          </w:tcPr>
          <w:p w14:paraId="4A0D83AB"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340D1F5D" w14:textId="038118E8" w:rsidR="004B79CC"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76790115" w14:textId="3F3CDE14" w:rsidR="004B79CC" w:rsidRPr="004E5AAB" w:rsidRDefault="00AC3512" w:rsidP="00AC3512">
            <w:pPr>
              <w:spacing w:line="360" w:lineRule="auto"/>
              <w:rPr>
                <w:rFonts w:cs="Times New Roman"/>
                <w:spacing w:val="30"/>
              </w:rPr>
            </w:pPr>
            <w:r>
              <w:rPr>
                <w:rFonts w:cs="Times New Roman"/>
              </w:rPr>
              <w:t xml:space="preserve">         </w:t>
            </w:r>
            <w:r w:rsidRPr="00AC3512">
              <w:rPr>
                <w:rFonts w:cs="Times New Roman"/>
              </w:rPr>
              <w:t>..................................................</w:t>
            </w:r>
          </w:p>
        </w:tc>
      </w:tr>
      <w:tr w:rsidR="00BE416F" w:rsidRPr="005E027B" w14:paraId="4CF902F1" w14:textId="77777777" w:rsidTr="00AB2CC3">
        <w:trPr>
          <w:trHeight w:val="1467"/>
        </w:trPr>
        <w:tc>
          <w:tcPr>
            <w:tcW w:w="4232" w:type="dxa"/>
            <w:vAlign w:val="center"/>
          </w:tcPr>
          <w:p w14:paraId="225DE8E8"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28862186" w14:textId="07BCDA49" w:rsidR="00BE416F"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3CC0D6B0" w14:textId="68FEB3B6" w:rsidR="00BE416F" w:rsidRPr="005E027B" w:rsidRDefault="00BE416F" w:rsidP="00AB2CC3">
            <w:pPr>
              <w:spacing w:line="360" w:lineRule="auto"/>
              <w:jc w:val="center"/>
              <w:rPr>
                <w:rFonts w:cs="Times New Roman"/>
              </w:rPr>
            </w:pPr>
          </w:p>
        </w:tc>
      </w:tr>
      <w:tr w:rsidR="00BE416F" w:rsidRPr="005E027B" w14:paraId="3D55F121" w14:textId="77777777" w:rsidTr="00AB2CC3">
        <w:trPr>
          <w:trHeight w:val="1467"/>
        </w:trPr>
        <w:tc>
          <w:tcPr>
            <w:tcW w:w="4232" w:type="dxa"/>
            <w:vAlign w:val="center"/>
          </w:tcPr>
          <w:p w14:paraId="1CF97DDC"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4DBBC4F5" w14:textId="2A5E1AC5" w:rsidR="00BE416F"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377FCFDC" w14:textId="637E9273" w:rsidR="00BE416F" w:rsidRPr="005E027B" w:rsidRDefault="00BE416F" w:rsidP="00AB2CC3">
            <w:pPr>
              <w:spacing w:line="360" w:lineRule="auto"/>
              <w:jc w:val="center"/>
              <w:rPr>
                <w:rFonts w:cs="Times New Roman"/>
                <w:spacing w:val="30"/>
              </w:rPr>
            </w:pPr>
          </w:p>
        </w:tc>
      </w:tr>
    </w:tbl>
    <w:p w14:paraId="2CA42EF4" w14:textId="637199C2" w:rsidR="004B79CC" w:rsidRPr="005E027B" w:rsidRDefault="004B79CC" w:rsidP="00EB514F">
      <w:pPr>
        <w:rPr>
          <w:rFonts w:asciiTheme="majorBidi" w:hAnsiTheme="majorBidi" w:cstheme="majorBidi"/>
        </w:rPr>
      </w:pPr>
    </w:p>
    <w:p w14:paraId="212AC600" w14:textId="77777777" w:rsidR="00D01415" w:rsidRPr="005E027B" w:rsidRDefault="00D01415">
      <w:pPr>
        <w:rPr>
          <w:rFonts w:asciiTheme="majorBidi" w:hAnsiTheme="majorBidi" w:cstheme="majorBidi"/>
        </w:rPr>
      </w:pPr>
      <w:bookmarkStart w:id="3" w:name="_Toc109649399"/>
    </w:p>
    <w:p w14:paraId="2D43739C" w14:textId="77777777" w:rsidR="00D01415" w:rsidRPr="005E027B" w:rsidRDefault="00D01415">
      <w:pPr>
        <w:rPr>
          <w:rFonts w:asciiTheme="majorBidi" w:hAnsiTheme="majorBidi" w:cstheme="majorBidi"/>
        </w:rPr>
      </w:pPr>
    </w:p>
    <w:p w14:paraId="1A126168" w14:textId="6F3E32BB" w:rsidR="00D01415" w:rsidRPr="005E027B" w:rsidRDefault="00D01415">
      <w:pPr>
        <w:rPr>
          <w:rFonts w:asciiTheme="majorBidi" w:hAnsiTheme="majorBidi" w:cstheme="majorBidi"/>
        </w:rPr>
      </w:pPr>
    </w:p>
    <w:p w14:paraId="40535C5F" w14:textId="6F9D1EC6" w:rsidR="00FF399E" w:rsidRPr="005E027B" w:rsidRDefault="00D01415">
      <w:pPr>
        <w:rPr>
          <w:rFonts w:eastAsiaTheme="majorEastAsia" w:cs="Times New Roman"/>
          <w:b/>
        </w:rPr>
      </w:pPr>
      <w:r w:rsidRPr="005E027B">
        <w:rPr>
          <w:rFonts w:asciiTheme="majorBidi" w:hAnsiTheme="majorBidi" w:cstheme="majorBidi"/>
          <w:noProof/>
        </w:rPr>
        <mc:AlternateContent>
          <mc:Choice Requires="wps">
            <w:drawing>
              <wp:anchor distT="45720" distB="45720" distL="114300" distR="114300" simplePos="0" relativeHeight="251659264" behindDoc="0" locked="0" layoutInCell="1" allowOverlap="1" wp14:anchorId="6059FE1B" wp14:editId="07827E13">
                <wp:simplePos x="0" y="0"/>
                <wp:positionH relativeFrom="margin">
                  <wp:posOffset>-123825</wp:posOffset>
                </wp:positionH>
                <wp:positionV relativeFrom="bottomMargin">
                  <wp:posOffset>-14859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E1C37" w:rsidRPr="00605520" w:rsidRDefault="002E1C37">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9.75pt;margin-top:-11.7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E1C37" w:rsidRPr="00605520" w:rsidRDefault="002E1C37">
                          <w:pPr>
                            <w:rPr>
                              <w:rFonts w:cs="Times New Roman"/>
                            </w:rPr>
                          </w:pPr>
                          <w:r w:rsidRPr="00605520">
                            <w:rPr>
                              <w:rFonts w:cs="Times New Roman"/>
                            </w:rPr>
                            <w:t>DATE OF APPROVAL: ..../..../20... </w:t>
                          </w:r>
                        </w:p>
                      </w:sdtContent>
                    </w:sdt>
                  </w:txbxContent>
                </v:textbox>
                <w10:wrap anchorx="margin" anchory="margin"/>
              </v:shape>
            </w:pict>
          </mc:Fallback>
        </mc:AlternateContent>
      </w:r>
    </w:p>
    <w:p w14:paraId="05F3160F" w14:textId="63D59218" w:rsidR="002C1C10" w:rsidRPr="005E027B" w:rsidRDefault="002C1C10" w:rsidP="007E1D41">
      <w:pPr>
        <w:pStyle w:val="Heading1"/>
        <w:numPr>
          <w:ilvl w:val="0"/>
          <w:numId w:val="0"/>
        </w:numPr>
        <w:spacing w:before="0"/>
        <w:rPr>
          <w:szCs w:val="24"/>
          <w:rtl/>
        </w:rPr>
      </w:pPr>
      <w:bookmarkStart w:id="4" w:name="_Toc132624220"/>
      <w:bookmarkStart w:id="5" w:name="_Toc146013672"/>
      <w:bookmarkStart w:id="6" w:name="_Toc146274288"/>
      <w:r w:rsidRPr="005E027B">
        <w:rPr>
          <w:szCs w:val="24"/>
        </w:rPr>
        <w:lastRenderedPageBreak/>
        <w:t>DECLARATION</w:t>
      </w:r>
      <w:bookmarkEnd w:id="1"/>
      <w:bookmarkEnd w:id="2"/>
      <w:bookmarkEnd w:id="3"/>
      <w:r w:rsidR="00577B7C" w:rsidRPr="005E027B">
        <w:rPr>
          <w:szCs w:val="24"/>
        </w:rPr>
        <w:t xml:space="preserve"> OF ORIGINALITY</w:t>
      </w:r>
      <w:bookmarkEnd w:id="4"/>
      <w:bookmarkEnd w:id="5"/>
      <w:bookmarkEnd w:id="6"/>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7" w:name="_Toc63859045"/>
      <w:bookmarkStart w:id="8" w:name="_Toc104563294"/>
      <w:bookmarkStart w:id="9" w:name="_Toc107750824"/>
      <w:bookmarkStart w:id="10" w:name="_Toc109649400"/>
      <w:bookmarkEnd w:id="7"/>
    </w:p>
    <w:p w14:paraId="4ADD8BF9" w14:textId="77777777" w:rsidR="00647FDC" w:rsidRPr="005E027B" w:rsidRDefault="00647FDC" w:rsidP="00761226">
      <w:pPr>
        <w:spacing w:line="360" w:lineRule="auto"/>
        <w:jc w:val="right"/>
        <w:rPr>
          <w:rFonts w:cs="Times New Roman"/>
        </w:rPr>
      </w:pPr>
    </w:p>
    <w:p w14:paraId="5659B48A" w14:textId="04DCD558" w:rsidR="005905FF" w:rsidRPr="005E027B" w:rsidRDefault="00AC3512" w:rsidP="00761226">
      <w:pPr>
        <w:spacing w:line="360" w:lineRule="auto"/>
        <w:jc w:val="right"/>
        <w:rPr>
          <w:rFonts w:cs="Times New Roman"/>
        </w:rPr>
      </w:pPr>
      <w:r w:rsidRPr="00AC3512">
        <w:rPr>
          <w:rFonts w:cs="Times New Roman"/>
        </w:rPr>
        <w:t>Name Surname</w:t>
      </w:r>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5"/>
          <w:headerReference w:type="default" r:id="rId16"/>
          <w:footerReference w:type="even" r:id="rId17"/>
          <w:footerReference w:type="default" r:id="rId18"/>
          <w:pgSz w:w="11901" w:h="16840"/>
          <w:pgMar w:top="1985" w:right="1134" w:bottom="1134" w:left="1985" w:header="1134" w:footer="709" w:gutter="0"/>
          <w:pgNumType w:fmt="lowerRoman" w:start="2"/>
          <w:cols w:space="708"/>
          <w:formProt w:val="0"/>
          <w:docGrid w:linePitch="360"/>
        </w:sectPr>
      </w:pPr>
    </w:p>
    <w:p w14:paraId="0F81F815" w14:textId="77777777" w:rsidR="008615EB" w:rsidRPr="005E027B" w:rsidRDefault="008615EB" w:rsidP="007E1D41">
      <w:pPr>
        <w:pStyle w:val="Heading1"/>
        <w:numPr>
          <w:ilvl w:val="0"/>
          <w:numId w:val="0"/>
        </w:numPr>
        <w:rPr>
          <w:rFonts w:asciiTheme="majorBidi" w:hAnsiTheme="majorBidi"/>
          <w:b w:val="0"/>
          <w:bCs/>
          <w:szCs w:val="24"/>
          <w:rtl/>
        </w:rPr>
      </w:pPr>
      <w:bookmarkStart w:id="11" w:name="_Toc127278343"/>
      <w:bookmarkStart w:id="12" w:name="_Toc132624221"/>
      <w:bookmarkStart w:id="13" w:name="_Toc146013673"/>
      <w:bookmarkStart w:id="14" w:name="_Toc146274289"/>
      <w:r w:rsidRPr="005E027B">
        <w:rPr>
          <w:rFonts w:asciiTheme="majorBidi" w:hAnsiTheme="majorBidi"/>
          <w:bCs/>
          <w:szCs w:val="24"/>
        </w:rPr>
        <w:lastRenderedPageBreak/>
        <w:t>ABSTRACT</w:t>
      </w:r>
      <w:bookmarkEnd w:id="11"/>
      <w:bookmarkEnd w:id="12"/>
      <w:bookmarkEnd w:id="13"/>
      <w:bookmarkEnd w:id="14"/>
    </w:p>
    <w:p w14:paraId="72A8306D" w14:textId="77777777" w:rsidR="008615EB" w:rsidRPr="005E027B" w:rsidRDefault="008615EB" w:rsidP="00CC1F03">
      <w:pPr>
        <w:spacing w:before="120"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001864">
        <w:rPr>
          <w:rFonts w:asciiTheme="majorBidi" w:hAnsiTheme="majorBidi" w:cstheme="majorBidi"/>
          <w:b/>
          <w:bCs/>
        </w:rPr>
      </w:r>
      <w:r w:rsidR="00001864">
        <w:rPr>
          <w:rFonts w:asciiTheme="majorBidi" w:hAnsiTheme="majorBidi" w:cstheme="majorBidi"/>
          <w:b/>
          <w:bCs/>
        </w:rPr>
        <w:fldChar w:fldCharType="separate"/>
      </w:r>
      <w:r w:rsidRPr="005E027B">
        <w:rPr>
          <w:rFonts w:asciiTheme="majorBidi" w:hAnsiTheme="majorBidi" w:cstheme="majorBidi"/>
          <w:b/>
          <w:bCs/>
        </w:rPr>
        <w:fldChar w:fldCharType="end"/>
      </w:r>
    </w:p>
    <w:p w14:paraId="7B902017" w14:textId="77777777" w:rsidR="000F7EB9" w:rsidRDefault="008615EB" w:rsidP="00396212">
      <w:pPr>
        <w:pStyle w:val="myNormalStyle"/>
        <w:rPr>
          <w:lang w:val="en-US"/>
        </w:rPr>
      </w:pPr>
      <w:r w:rsidRPr="005E027B">
        <w:rPr>
          <w:lang w:val="en-US"/>
        </w:rPr>
        <w:t>Type your abstract here.</w:t>
      </w:r>
      <w:r w:rsidR="00F16024" w:rsidRPr="005E027B">
        <w:rPr>
          <w:lang w:val="en-US"/>
        </w:rPr>
        <w:t xml:space="preserve"> </w:t>
      </w:r>
      <w:r w:rsidR="00396212" w:rsidRPr="00396212">
        <w:rPr>
          <w:lang w:val="en-US"/>
        </w:rPr>
        <w:t>This sociological study investigates the influential role of social media in shaping the identity formation of today's youth. Employing a mixed-methods approach, combining surveys, in-depth interviews, and content analysis of popular social platforms, the research uncovers the multifaceted relationship between online interactions and the construction of self-identity among adolescents and young adults. The findings reveal the dual nature of social media, acting as both a platform for self-expression and social connection, and as a source of pressure for idealized self-presentation and conformity to online norms. Furthermore, the study emphasizes the emergence of innovative forms of identity negotiation and experimentation within the digital sphere, often challenging traditional concepts of identity development. These virtual identities impact offline realities, including mental well-being, self-esteem, and social integration. This research contributes to sociology by offering insights into the complex interplay between social media and youth identity formation, calling for a nuanced understanding of contemporary identity dynamics in our increasingly digital world.</w:t>
      </w:r>
    </w:p>
    <w:p w14:paraId="5AE96332" w14:textId="26F1B74B" w:rsidR="008615EB" w:rsidRPr="00B94C77" w:rsidRDefault="00B94C77" w:rsidP="000F7EB9">
      <w:pPr>
        <w:pStyle w:val="myNormalStyle"/>
        <w:rPr>
          <w:i/>
        </w:rPr>
      </w:pPr>
      <w:r w:rsidRPr="00B94C77">
        <w:rPr>
          <w:i/>
          <w:lang w:val="en-US"/>
        </w:rPr>
        <w:t xml:space="preserve">Keywords: </w:t>
      </w:r>
      <w:r w:rsidR="000F7EB9" w:rsidRPr="00B94C77">
        <w:rPr>
          <w:i/>
        </w:rPr>
        <w:t>Digital identity, Online interactions, Self-presentation</w:t>
      </w:r>
      <w:r w:rsidR="008615EB" w:rsidRPr="00B94C77">
        <w:rPr>
          <w:i/>
        </w:rPr>
        <w:br w:type="page"/>
      </w:r>
    </w:p>
    <w:p w14:paraId="468F4D0E" w14:textId="77777777" w:rsidR="008615EB" w:rsidRPr="005E027B" w:rsidRDefault="008615EB" w:rsidP="007E1D41">
      <w:pPr>
        <w:pStyle w:val="Heading1"/>
        <w:numPr>
          <w:ilvl w:val="0"/>
          <w:numId w:val="0"/>
        </w:numPr>
      </w:pPr>
      <w:bookmarkStart w:id="15" w:name="_Toc127278344"/>
      <w:bookmarkStart w:id="16" w:name="_Toc132624222"/>
      <w:bookmarkStart w:id="17" w:name="_Toc146013674"/>
      <w:bookmarkStart w:id="18" w:name="_Toc146274290"/>
      <w:r w:rsidRPr="005E027B">
        <w:lastRenderedPageBreak/>
        <w:t>ÖZET</w:t>
      </w:r>
      <w:bookmarkEnd w:id="15"/>
      <w:bookmarkEnd w:id="16"/>
      <w:bookmarkEnd w:id="17"/>
      <w:bookmarkEnd w:id="18"/>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4763ADE4" w:rsidR="008615EB" w:rsidRPr="005E027B" w:rsidRDefault="008615EB" w:rsidP="005E027B">
      <w:pPr>
        <w:pStyle w:val="myNormalStyle"/>
        <w:rPr>
          <w:lang w:val="en-US"/>
        </w:rPr>
      </w:pPr>
      <w:r w:rsidRPr="005E027B">
        <w:rPr>
          <w:lang w:val="en-US"/>
        </w:rPr>
        <w:t>Özetinizi bu alana yazınız.</w:t>
      </w:r>
      <w:r w:rsidR="00F16024" w:rsidRPr="005E027B">
        <w:rPr>
          <w:lang w:val="en-US"/>
        </w:rPr>
        <w:t xml:space="preserve"> </w:t>
      </w:r>
      <w:r w:rsidR="008D4B15" w:rsidRPr="008D4B15">
        <w:rPr>
          <w:lang w:val="en-US"/>
        </w:rPr>
        <w:t>Bu sosyolojik çalışma, günümüz gençlerinin kimlik oluşumunu şekillendirmede sosyal medyanın etkili rolünü incelemektedir. Anketler, derinlemesine görüşmeler ve popüler sosyal platformların içerik analizi gibi karma yöntemler kullanarak, araştırma, ergenler ve genç yetişkinler arasında çevrimiçi etkileşimler ile öz kimlik oluşturmanın arasındaki çok yönlü ilişkiyi açığa çıkarır. Bulgular, sosyal medyanın çift doğasını ortaya koymaktadır; hem kendini ifade etme ve sosyal bağlantı sağlayan bir platform olarak işlev görürken, hem de idealize edilmiş benlik sunumu ve çevrimiçi normlara uyum baskısının kaynağı olarak hizmet eder. Ayrıca, çalışma, dijital alan içinde yenilikçi kimlik müzakeresi ve deneyiminin ortaya çıkışını vurgular, sıklıkla geleneksel kimlik geliştirme kavramlarını sorgulayan bir yapı sunar. Bu sanal kimlikler, zihinsel refah, özsaygı ve sosyal entegrasyon da dahil olmak üzere çevrimdışı gerçeklikleri etkiler. Bu araştırma, sosyolojiye katkı sağlayarak, sosyal medya ile genç kimlik oluşturma arasındaki karmaşık etkileşimin anlaşılmasını çağımızın giderek daha dijital dünyasında çağrıştırır.</w:t>
      </w:r>
    </w:p>
    <w:p w14:paraId="0ACA81AA" w14:textId="7E74F86C" w:rsidR="008615EB" w:rsidRPr="00B94C77" w:rsidRDefault="00B94C77" w:rsidP="008615EB">
      <w:pPr>
        <w:rPr>
          <w:rFonts w:cs="Times New Roman"/>
          <w:i/>
        </w:rPr>
      </w:pPr>
      <w:r w:rsidRPr="00B94C77">
        <w:rPr>
          <w:rFonts w:cs="Times New Roman"/>
          <w:i/>
        </w:rPr>
        <w:t>Anahtar Kelimeler: Dijital kimlik, Çevrimiçi etkileşimler, Sosyal entegrasyon</w:t>
      </w:r>
    </w:p>
    <w:p w14:paraId="4CA36EE9" w14:textId="77777777" w:rsidR="008615EB" w:rsidRPr="001F205E" w:rsidRDefault="008615EB">
      <w:pPr>
        <w:rPr>
          <w:rFonts w:cs="Times New Roman"/>
          <w:color w:val="FF0000"/>
        </w:rPr>
      </w:pPr>
      <w:r w:rsidRPr="005E027B">
        <w:rPr>
          <w:rFonts w:cs="Times New Roman"/>
        </w:rPr>
        <w:br w:type="page"/>
      </w:r>
    </w:p>
    <w:p w14:paraId="2452777F" w14:textId="68A59276" w:rsidR="008615EB" w:rsidRPr="005E027B" w:rsidRDefault="008615EB" w:rsidP="007E1D41">
      <w:pPr>
        <w:pStyle w:val="Heading1"/>
        <w:numPr>
          <w:ilvl w:val="0"/>
          <w:numId w:val="0"/>
        </w:numPr>
        <w:spacing w:before="0"/>
        <w:rPr>
          <w:szCs w:val="24"/>
          <w:rtl/>
        </w:rPr>
      </w:pPr>
      <w:bookmarkStart w:id="19" w:name="_Toc132624223"/>
      <w:bookmarkStart w:id="20" w:name="_Toc146013675"/>
      <w:bookmarkStart w:id="21" w:name="_Toc146274291"/>
      <w:r w:rsidRPr="005E027B">
        <w:rPr>
          <w:szCs w:val="24"/>
        </w:rPr>
        <w:lastRenderedPageBreak/>
        <w:t>DEDICATION</w:t>
      </w:r>
      <w:bookmarkEnd w:id="19"/>
      <w:bookmarkEnd w:id="20"/>
      <w:bookmarkEnd w:id="21"/>
    </w:p>
    <w:p w14:paraId="119FB0DA" w14:textId="31729960" w:rsidR="008615EB" w:rsidRPr="005E027B" w:rsidRDefault="008615EB" w:rsidP="005E027B">
      <w:pPr>
        <w:pStyle w:val="myNormalStyle"/>
      </w:pPr>
      <w:r w:rsidRPr="005E027B">
        <w:t>This page is optional</w:t>
      </w:r>
      <w:r w:rsidR="00FC251C" w:rsidRPr="005E027B">
        <w:t>.</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7E1D41">
      <w:pPr>
        <w:pStyle w:val="Heading1"/>
        <w:numPr>
          <w:ilvl w:val="0"/>
          <w:numId w:val="0"/>
        </w:numPr>
        <w:spacing w:before="0"/>
        <w:rPr>
          <w:szCs w:val="24"/>
          <w:rtl/>
        </w:rPr>
      </w:pPr>
      <w:bookmarkStart w:id="22" w:name="_Toc132624224"/>
      <w:bookmarkStart w:id="23" w:name="_Toc146013676"/>
      <w:bookmarkStart w:id="24" w:name="_Toc146274292"/>
      <w:r w:rsidRPr="005E027B">
        <w:rPr>
          <w:szCs w:val="24"/>
        </w:rPr>
        <w:lastRenderedPageBreak/>
        <w:t>ACKNOWLEDGEMENTS</w:t>
      </w:r>
      <w:bookmarkEnd w:id="22"/>
      <w:bookmarkEnd w:id="23"/>
      <w:bookmarkEnd w:id="24"/>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54DDFE3E" w14:textId="77777777" w:rsidR="004301FA" w:rsidRDefault="008615EB" w:rsidP="00760E7C">
      <w:pPr>
        <w:pStyle w:val="Heading1"/>
        <w:numPr>
          <w:ilvl w:val="0"/>
          <w:numId w:val="0"/>
        </w:numPr>
        <w:rPr>
          <w:noProof/>
        </w:rPr>
      </w:pPr>
      <w:bookmarkStart w:id="25" w:name="_Toc127278345"/>
      <w:bookmarkStart w:id="26" w:name="_Toc127278598"/>
      <w:bookmarkStart w:id="27" w:name="_Toc132624225"/>
      <w:bookmarkStart w:id="28" w:name="_Toc146013677"/>
      <w:bookmarkStart w:id="29" w:name="_Toc146274293"/>
      <w:r w:rsidRPr="005E027B">
        <w:rPr>
          <w:bCs/>
          <w:szCs w:val="24"/>
        </w:rPr>
        <w:lastRenderedPageBreak/>
        <w:t>TABLE OF CONTENT</w:t>
      </w:r>
      <w:bookmarkEnd w:id="25"/>
      <w:bookmarkEnd w:id="26"/>
      <w:bookmarkEnd w:id="27"/>
      <w:r w:rsidR="005848FF" w:rsidRPr="005E027B">
        <w:rPr>
          <w:bCs/>
          <w:szCs w:val="24"/>
        </w:rPr>
        <w:t>S</w:t>
      </w:r>
      <w:bookmarkEnd w:id="28"/>
      <w:bookmarkEnd w:id="29"/>
      <w:r w:rsidR="00760E7C">
        <w:rPr>
          <w:bCs/>
          <w:szCs w:val="24"/>
        </w:rPr>
        <w:fldChar w:fldCharType="begin"/>
      </w:r>
      <w:r w:rsidR="00760E7C">
        <w:rPr>
          <w:bCs/>
          <w:szCs w:val="24"/>
        </w:rPr>
        <w:instrText xml:space="preserve"> TOC \o "1-3" \h \z \t "Appendix,1" </w:instrText>
      </w:r>
      <w:r w:rsidR="00760E7C">
        <w:rPr>
          <w:bCs/>
          <w:szCs w:val="24"/>
        </w:rPr>
        <w:fldChar w:fldCharType="separate"/>
      </w:r>
    </w:p>
    <w:p w14:paraId="636F67E3" w14:textId="4328C97A" w:rsidR="004301FA" w:rsidRDefault="00001864">
      <w:pPr>
        <w:pStyle w:val="TOC1"/>
        <w:rPr>
          <w:rFonts w:asciiTheme="minorHAnsi" w:hAnsiTheme="minorHAnsi" w:cstheme="minorBidi"/>
          <w:bCs w:val="0"/>
          <w:noProof/>
          <w:sz w:val="22"/>
          <w:szCs w:val="22"/>
        </w:rPr>
      </w:pPr>
      <w:hyperlink w:anchor="_Toc146274288" w:history="1">
        <w:r w:rsidR="004301FA" w:rsidRPr="004C3E9E">
          <w:rPr>
            <w:rStyle w:val="Hyperlink"/>
            <w:noProof/>
          </w:rPr>
          <w:t>DECLARATION OF ORIGINALITY</w:t>
        </w:r>
        <w:r w:rsidR="004301FA">
          <w:rPr>
            <w:noProof/>
            <w:webHidden/>
          </w:rPr>
          <w:tab/>
        </w:r>
        <w:r w:rsidR="004301FA">
          <w:rPr>
            <w:noProof/>
            <w:webHidden/>
          </w:rPr>
          <w:fldChar w:fldCharType="begin"/>
        </w:r>
        <w:r w:rsidR="004301FA">
          <w:rPr>
            <w:noProof/>
            <w:webHidden/>
          </w:rPr>
          <w:instrText xml:space="preserve"> PAGEREF _Toc146274288 \h </w:instrText>
        </w:r>
        <w:r w:rsidR="004301FA">
          <w:rPr>
            <w:noProof/>
            <w:webHidden/>
          </w:rPr>
        </w:r>
        <w:r w:rsidR="004301FA">
          <w:rPr>
            <w:noProof/>
            <w:webHidden/>
          </w:rPr>
          <w:fldChar w:fldCharType="separate"/>
        </w:r>
        <w:r w:rsidR="004F5281">
          <w:rPr>
            <w:noProof/>
            <w:webHidden/>
          </w:rPr>
          <w:t>iii</w:t>
        </w:r>
        <w:r w:rsidR="004301FA">
          <w:rPr>
            <w:noProof/>
            <w:webHidden/>
          </w:rPr>
          <w:fldChar w:fldCharType="end"/>
        </w:r>
      </w:hyperlink>
    </w:p>
    <w:p w14:paraId="43F167BA" w14:textId="2ACAE052" w:rsidR="004301FA" w:rsidRDefault="00001864">
      <w:pPr>
        <w:pStyle w:val="TOC1"/>
        <w:rPr>
          <w:rFonts w:asciiTheme="minorHAnsi" w:hAnsiTheme="minorHAnsi" w:cstheme="minorBidi"/>
          <w:bCs w:val="0"/>
          <w:noProof/>
          <w:sz w:val="22"/>
          <w:szCs w:val="22"/>
        </w:rPr>
      </w:pPr>
      <w:hyperlink w:anchor="_Toc146274289" w:history="1">
        <w:r w:rsidR="004301FA" w:rsidRPr="004C3E9E">
          <w:rPr>
            <w:rStyle w:val="Hyperlink"/>
            <w:rFonts w:asciiTheme="majorBidi" w:hAnsiTheme="majorBidi"/>
            <w:noProof/>
          </w:rPr>
          <w:t>ABSTRACT</w:t>
        </w:r>
        <w:r w:rsidR="004301FA">
          <w:rPr>
            <w:noProof/>
            <w:webHidden/>
          </w:rPr>
          <w:tab/>
        </w:r>
        <w:r w:rsidR="004301FA">
          <w:rPr>
            <w:noProof/>
            <w:webHidden/>
          </w:rPr>
          <w:fldChar w:fldCharType="begin"/>
        </w:r>
        <w:r w:rsidR="004301FA">
          <w:rPr>
            <w:noProof/>
            <w:webHidden/>
          </w:rPr>
          <w:instrText xml:space="preserve"> PAGEREF _Toc146274289 \h </w:instrText>
        </w:r>
        <w:r w:rsidR="004301FA">
          <w:rPr>
            <w:noProof/>
            <w:webHidden/>
          </w:rPr>
        </w:r>
        <w:r w:rsidR="004301FA">
          <w:rPr>
            <w:noProof/>
            <w:webHidden/>
          </w:rPr>
          <w:fldChar w:fldCharType="separate"/>
        </w:r>
        <w:r w:rsidR="004F5281">
          <w:rPr>
            <w:noProof/>
            <w:webHidden/>
          </w:rPr>
          <w:t>v</w:t>
        </w:r>
        <w:r w:rsidR="004301FA">
          <w:rPr>
            <w:noProof/>
            <w:webHidden/>
          </w:rPr>
          <w:fldChar w:fldCharType="end"/>
        </w:r>
      </w:hyperlink>
    </w:p>
    <w:p w14:paraId="1F251281" w14:textId="2D200050" w:rsidR="004301FA" w:rsidRDefault="00001864">
      <w:pPr>
        <w:pStyle w:val="TOC1"/>
        <w:rPr>
          <w:rFonts w:asciiTheme="minorHAnsi" w:hAnsiTheme="minorHAnsi" w:cstheme="minorBidi"/>
          <w:bCs w:val="0"/>
          <w:noProof/>
          <w:sz w:val="22"/>
          <w:szCs w:val="22"/>
        </w:rPr>
      </w:pPr>
      <w:hyperlink w:anchor="_Toc146274290" w:history="1">
        <w:r w:rsidR="004301FA" w:rsidRPr="004C3E9E">
          <w:rPr>
            <w:rStyle w:val="Hyperlink"/>
            <w:noProof/>
          </w:rPr>
          <w:t>ÖZET</w:t>
        </w:r>
        <w:r w:rsidR="004301FA">
          <w:rPr>
            <w:noProof/>
            <w:webHidden/>
          </w:rPr>
          <w:tab/>
        </w:r>
        <w:r w:rsidR="004301FA">
          <w:rPr>
            <w:noProof/>
            <w:webHidden/>
          </w:rPr>
          <w:fldChar w:fldCharType="begin"/>
        </w:r>
        <w:r w:rsidR="004301FA">
          <w:rPr>
            <w:noProof/>
            <w:webHidden/>
          </w:rPr>
          <w:instrText xml:space="preserve"> PAGEREF _Toc146274290 \h </w:instrText>
        </w:r>
        <w:r w:rsidR="004301FA">
          <w:rPr>
            <w:noProof/>
            <w:webHidden/>
          </w:rPr>
        </w:r>
        <w:r w:rsidR="004301FA">
          <w:rPr>
            <w:noProof/>
            <w:webHidden/>
          </w:rPr>
          <w:fldChar w:fldCharType="separate"/>
        </w:r>
        <w:r w:rsidR="004F5281">
          <w:rPr>
            <w:noProof/>
            <w:webHidden/>
          </w:rPr>
          <w:t>vi</w:t>
        </w:r>
        <w:r w:rsidR="004301FA">
          <w:rPr>
            <w:noProof/>
            <w:webHidden/>
          </w:rPr>
          <w:fldChar w:fldCharType="end"/>
        </w:r>
      </w:hyperlink>
    </w:p>
    <w:p w14:paraId="6C43A0B9" w14:textId="2C988173" w:rsidR="004301FA" w:rsidRDefault="00001864">
      <w:pPr>
        <w:pStyle w:val="TOC1"/>
        <w:rPr>
          <w:rFonts w:asciiTheme="minorHAnsi" w:hAnsiTheme="minorHAnsi" w:cstheme="minorBidi"/>
          <w:bCs w:val="0"/>
          <w:noProof/>
          <w:sz w:val="22"/>
          <w:szCs w:val="22"/>
        </w:rPr>
      </w:pPr>
      <w:hyperlink w:anchor="_Toc146274291" w:history="1">
        <w:r w:rsidR="004301FA" w:rsidRPr="004C3E9E">
          <w:rPr>
            <w:rStyle w:val="Hyperlink"/>
            <w:noProof/>
          </w:rPr>
          <w:t>DEDICATION</w:t>
        </w:r>
        <w:r w:rsidR="004301FA">
          <w:rPr>
            <w:noProof/>
            <w:webHidden/>
          </w:rPr>
          <w:tab/>
        </w:r>
        <w:r w:rsidR="004301FA">
          <w:rPr>
            <w:noProof/>
            <w:webHidden/>
          </w:rPr>
          <w:fldChar w:fldCharType="begin"/>
        </w:r>
        <w:r w:rsidR="004301FA">
          <w:rPr>
            <w:noProof/>
            <w:webHidden/>
          </w:rPr>
          <w:instrText xml:space="preserve"> PAGEREF _Toc146274291 \h </w:instrText>
        </w:r>
        <w:r w:rsidR="004301FA">
          <w:rPr>
            <w:noProof/>
            <w:webHidden/>
          </w:rPr>
        </w:r>
        <w:r w:rsidR="004301FA">
          <w:rPr>
            <w:noProof/>
            <w:webHidden/>
          </w:rPr>
          <w:fldChar w:fldCharType="separate"/>
        </w:r>
        <w:r w:rsidR="004F5281">
          <w:rPr>
            <w:noProof/>
            <w:webHidden/>
          </w:rPr>
          <w:t>vii</w:t>
        </w:r>
        <w:r w:rsidR="004301FA">
          <w:rPr>
            <w:noProof/>
            <w:webHidden/>
          </w:rPr>
          <w:fldChar w:fldCharType="end"/>
        </w:r>
      </w:hyperlink>
    </w:p>
    <w:p w14:paraId="7979CC72" w14:textId="468944CD" w:rsidR="004301FA" w:rsidRDefault="00001864">
      <w:pPr>
        <w:pStyle w:val="TOC1"/>
        <w:rPr>
          <w:rFonts w:asciiTheme="minorHAnsi" w:hAnsiTheme="minorHAnsi" w:cstheme="minorBidi"/>
          <w:bCs w:val="0"/>
          <w:noProof/>
          <w:sz w:val="22"/>
          <w:szCs w:val="22"/>
        </w:rPr>
      </w:pPr>
      <w:hyperlink w:anchor="_Toc146274292" w:history="1">
        <w:r w:rsidR="004301FA" w:rsidRPr="004C3E9E">
          <w:rPr>
            <w:rStyle w:val="Hyperlink"/>
            <w:noProof/>
          </w:rPr>
          <w:t>ACKNOWLEDGEMENTS</w:t>
        </w:r>
        <w:r w:rsidR="004301FA">
          <w:rPr>
            <w:noProof/>
            <w:webHidden/>
          </w:rPr>
          <w:tab/>
        </w:r>
        <w:r w:rsidR="004301FA">
          <w:rPr>
            <w:noProof/>
            <w:webHidden/>
          </w:rPr>
          <w:fldChar w:fldCharType="begin"/>
        </w:r>
        <w:r w:rsidR="004301FA">
          <w:rPr>
            <w:noProof/>
            <w:webHidden/>
          </w:rPr>
          <w:instrText xml:space="preserve"> PAGEREF _Toc146274292 \h </w:instrText>
        </w:r>
        <w:r w:rsidR="004301FA">
          <w:rPr>
            <w:noProof/>
            <w:webHidden/>
          </w:rPr>
        </w:r>
        <w:r w:rsidR="004301FA">
          <w:rPr>
            <w:noProof/>
            <w:webHidden/>
          </w:rPr>
          <w:fldChar w:fldCharType="separate"/>
        </w:r>
        <w:r w:rsidR="004F5281">
          <w:rPr>
            <w:noProof/>
            <w:webHidden/>
          </w:rPr>
          <w:t>viii</w:t>
        </w:r>
        <w:r w:rsidR="004301FA">
          <w:rPr>
            <w:noProof/>
            <w:webHidden/>
          </w:rPr>
          <w:fldChar w:fldCharType="end"/>
        </w:r>
      </w:hyperlink>
    </w:p>
    <w:p w14:paraId="50A51957" w14:textId="69229F3F" w:rsidR="004301FA" w:rsidRDefault="00001864">
      <w:pPr>
        <w:pStyle w:val="TOC1"/>
        <w:rPr>
          <w:rFonts w:asciiTheme="minorHAnsi" w:hAnsiTheme="minorHAnsi" w:cstheme="minorBidi"/>
          <w:bCs w:val="0"/>
          <w:noProof/>
          <w:sz w:val="22"/>
          <w:szCs w:val="22"/>
        </w:rPr>
      </w:pPr>
      <w:hyperlink w:anchor="_Toc146274293" w:history="1">
        <w:r w:rsidR="004301FA" w:rsidRPr="004C3E9E">
          <w:rPr>
            <w:rStyle w:val="Hyperlink"/>
            <w:noProof/>
          </w:rPr>
          <w:t>TABLE OF CONTENTS</w:t>
        </w:r>
        <w:r w:rsidR="004301FA">
          <w:rPr>
            <w:noProof/>
            <w:webHidden/>
          </w:rPr>
          <w:tab/>
        </w:r>
        <w:r w:rsidR="004301FA">
          <w:rPr>
            <w:noProof/>
            <w:webHidden/>
          </w:rPr>
          <w:fldChar w:fldCharType="begin"/>
        </w:r>
        <w:r w:rsidR="004301FA">
          <w:rPr>
            <w:noProof/>
            <w:webHidden/>
          </w:rPr>
          <w:instrText xml:space="preserve"> PAGEREF _Toc146274293 \h </w:instrText>
        </w:r>
        <w:r w:rsidR="004301FA">
          <w:rPr>
            <w:noProof/>
            <w:webHidden/>
          </w:rPr>
        </w:r>
        <w:r w:rsidR="004301FA">
          <w:rPr>
            <w:noProof/>
            <w:webHidden/>
          </w:rPr>
          <w:fldChar w:fldCharType="separate"/>
        </w:r>
        <w:r w:rsidR="004F5281">
          <w:rPr>
            <w:noProof/>
            <w:webHidden/>
          </w:rPr>
          <w:t>ix</w:t>
        </w:r>
        <w:r w:rsidR="004301FA">
          <w:rPr>
            <w:noProof/>
            <w:webHidden/>
          </w:rPr>
          <w:fldChar w:fldCharType="end"/>
        </w:r>
      </w:hyperlink>
    </w:p>
    <w:p w14:paraId="68C9F60B" w14:textId="00A98966" w:rsidR="004301FA" w:rsidRDefault="00001864">
      <w:pPr>
        <w:pStyle w:val="TOC1"/>
        <w:rPr>
          <w:rFonts w:asciiTheme="minorHAnsi" w:hAnsiTheme="minorHAnsi" w:cstheme="minorBidi"/>
          <w:bCs w:val="0"/>
          <w:noProof/>
          <w:sz w:val="22"/>
          <w:szCs w:val="22"/>
        </w:rPr>
      </w:pPr>
      <w:hyperlink w:anchor="_Toc146274294" w:history="1">
        <w:r w:rsidR="004301FA" w:rsidRPr="004C3E9E">
          <w:rPr>
            <w:rStyle w:val="Hyperlink"/>
            <w:rFonts w:asciiTheme="majorBidi" w:hAnsiTheme="majorBidi"/>
            <w:noProof/>
          </w:rPr>
          <w:t>LIST OF FIGURES</w:t>
        </w:r>
        <w:r w:rsidR="004301FA">
          <w:rPr>
            <w:noProof/>
            <w:webHidden/>
          </w:rPr>
          <w:tab/>
        </w:r>
        <w:r w:rsidR="004301FA">
          <w:rPr>
            <w:noProof/>
            <w:webHidden/>
          </w:rPr>
          <w:fldChar w:fldCharType="begin"/>
        </w:r>
        <w:r w:rsidR="004301FA">
          <w:rPr>
            <w:noProof/>
            <w:webHidden/>
          </w:rPr>
          <w:instrText xml:space="preserve"> PAGEREF _Toc146274294 \h </w:instrText>
        </w:r>
        <w:r w:rsidR="004301FA">
          <w:rPr>
            <w:noProof/>
            <w:webHidden/>
          </w:rPr>
        </w:r>
        <w:r w:rsidR="004301FA">
          <w:rPr>
            <w:noProof/>
            <w:webHidden/>
          </w:rPr>
          <w:fldChar w:fldCharType="separate"/>
        </w:r>
        <w:r w:rsidR="004F5281">
          <w:rPr>
            <w:noProof/>
            <w:webHidden/>
          </w:rPr>
          <w:t>xi</w:t>
        </w:r>
        <w:r w:rsidR="004301FA">
          <w:rPr>
            <w:noProof/>
            <w:webHidden/>
          </w:rPr>
          <w:fldChar w:fldCharType="end"/>
        </w:r>
      </w:hyperlink>
    </w:p>
    <w:p w14:paraId="26F1033A" w14:textId="004063BE" w:rsidR="004301FA" w:rsidRDefault="00001864">
      <w:pPr>
        <w:pStyle w:val="TOC1"/>
        <w:rPr>
          <w:rFonts w:asciiTheme="minorHAnsi" w:hAnsiTheme="minorHAnsi" w:cstheme="minorBidi"/>
          <w:bCs w:val="0"/>
          <w:noProof/>
          <w:sz w:val="22"/>
          <w:szCs w:val="22"/>
        </w:rPr>
      </w:pPr>
      <w:hyperlink w:anchor="_Toc146274295" w:history="1">
        <w:r w:rsidR="004301FA" w:rsidRPr="004C3E9E">
          <w:rPr>
            <w:rStyle w:val="Hyperlink"/>
            <w:rFonts w:asciiTheme="majorBidi" w:hAnsiTheme="majorBidi"/>
            <w:noProof/>
          </w:rPr>
          <w:t>LIST OF TABLES</w:t>
        </w:r>
        <w:r w:rsidR="004301FA">
          <w:rPr>
            <w:noProof/>
            <w:webHidden/>
          </w:rPr>
          <w:tab/>
        </w:r>
        <w:r w:rsidR="004301FA">
          <w:rPr>
            <w:noProof/>
            <w:webHidden/>
          </w:rPr>
          <w:fldChar w:fldCharType="begin"/>
        </w:r>
        <w:r w:rsidR="004301FA">
          <w:rPr>
            <w:noProof/>
            <w:webHidden/>
          </w:rPr>
          <w:instrText xml:space="preserve"> PAGEREF _Toc146274295 \h </w:instrText>
        </w:r>
        <w:r w:rsidR="004301FA">
          <w:rPr>
            <w:noProof/>
            <w:webHidden/>
          </w:rPr>
        </w:r>
        <w:r w:rsidR="004301FA">
          <w:rPr>
            <w:noProof/>
            <w:webHidden/>
          </w:rPr>
          <w:fldChar w:fldCharType="separate"/>
        </w:r>
        <w:r w:rsidR="004F5281">
          <w:rPr>
            <w:noProof/>
            <w:webHidden/>
          </w:rPr>
          <w:t>xii</w:t>
        </w:r>
        <w:r w:rsidR="004301FA">
          <w:rPr>
            <w:noProof/>
            <w:webHidden/>
          </w:rPr>
          <w:fldChar w:fldCharType="end"/>
        </w:r>
      </w:hyperlink>
    </w:p>
    <w:p w14:paraId="07158BE2" w14:textId="2C0CC997" w:rsidR="004301FA" w:rsidRDefault="00001864">
      <w:pPr>
        <w:pStyle w:val="TOC1"/>
        <w:rPr>
          <w:rFonts w:asciiTheme="minorHAnsi" w:hAnsiTheme="minorHAnsi" w:cstheme="minorBidi"/>
          <w:bCs w:val="0"/>
          <w:noProof/>
          <w:sz w:val="22"/>
          <w:szCs w:val="22"/>
        </w:rPr>
      </w:pPr>
      <w:hyperlink w:anchor="_Toc146274296" w:history="1">
        <w:r w:rsidR="004301FA" w:rsidRPr="004C3E9E">
          <w:rPr>
            <w:rStyle w:val="Hyperlink"/>
            <w:rFonts w:asciiTheme="majorBidi" w:hAnsiTheme="majorBidi"/>
            <w:noProof/>
          </w:rPr>
          <w:t>LIST OF ABBREVIATIONS</w:t>
        </w:r>
        <w:r w:rsidR="004301FA">
          <w:rPr>
            <w:noProof/>
            <w:webHidden/>
          </w:rPr>
          <w:tab/>
        </w:r>
        <w:r w:rsidR="004301FA">
          <w:rPr>
            <w:noProof/>
            <w:webHidden/>
          </w:rPr>
          <w:fldChar w:fldCharType="begin"/>
        </w:r>
        <w:r w:rsidR="004301FA">
          <w:rPr>
            <w:noProof/>
            <w:webHidden/>
          </w:rPr>
          <w:instrText xml:space="preserve"> PAGEREF _Toc146274296 \h </w:instrText>
        </w:r>
        <w:r w:rsidR="004301FA">
          <w:rPr>
            <w:noProof/>
            <w:webHidden/>
          </w:rPr>
        </w:r>
        <w:r w:rsidR="004301FA">
          <w:rPr>
            <w:noProof/>
            <w:webHidden/>
          </w:rPr>
          <w:fldChar w:fldCharType="separate"/>
        </w:r>
        <w:r w:rsidR="004F5281">
          <w:rPr>
            <w:noProof/>
            <w:webHidden/>
          </w:rPr>
          <w:t>xiii</w:t>
        </w:r>
        <w:r w:rsidR="004301FA">
          <w:rPr>
            <w:noProof/>
            <w:webHidden/>
          </w:rPr>
          <w:fldChar w:fldCharType="end"/>
        </w:r>
      </w:hyperlink>
    </w:p>
    <w:p w14:paraId="60A41F56" w14:textId="389E40F3" w:rsidR="004301FA" w:rsidRDefault="00001864">
      <w:pPr>
        <w:pStyle w:val="TOC1"/>
        <w:rPr>
          <w:rFonts w:asciiTheme="minorHAnsi" w:hAnsiTheme="minorHAnsi" w:cstheme="minorBidi"/>
          <w:bCs w:val="0"/>
          <w:noProof/>
          <w:sz w:val="22"/>
          <w:szCs w:val="22"/>
        </w:rPr>
      </w:pPr>
      <w:hyperlink w:anchor="_Toc146274297" w:history="1">
        <w:r w:rsidR="004301FA" w:rsidRPr="004C3E9E">
          <w:rPr>
            <w:rStyle w:val="Hyperlink"/>
            <w:noProof/>
          </w:rPr>
          <w:t>1.</w:t>
        </w:r>
        <w:r w:rsidR="004301FA">
          <w:rPr>
            <w:rFonts w:asciiTheme="minorHAnsi" w:hAnsiTheme="minorHAnsi" w:cstheme="minorBidi"/>
            <w:bCs w:val="0"/>
            <w:noProof/>
            <w:sz w:val="22"/>
            <w:szCs w:val="22"/>
          </w:rPr>
          <w:tab/>
        </w:r>
        <w:r w:rsidR="004301FA" w:rsidRPr="004C3E9E">
          <w:rPr>
            <w:rStyle w:val="Hyperlink"/>
            <w:noProof/>
          </w:rPr>
          <w:t>INTRODUCTION</w:t>
        </w:r>
        <w:r w:rsidR="004301FA">
          <w:rPr>
            <w:noProof/>
            <w:webHidden/>
          </w:rPr>
          <w:tab/>
        </w:r>
        <w:r w:rsidR="004301FA">
          <w:rPr>
            <w:noProof/>
            <w:webHidden/>
          </w:rPr>
          <w:fldChar w:fldCharType="begin"/>
        </w:r>
        <w:r w:rsidR="004301FA">
          <w:rPr>
            <w:noProof/>
            <w:webHidden/>
          </w:rPr>
          <w:instrText xml:space="preserve"> PAGEREF _Toc146274297 \h </w:instrText>
        </w:r>
        <w:r w:rsidR="004301FA">
          <w:rPr>
            <w:noProof/>
            <w:webHidden/>
          </w:rPr>
        </w:r>
        <w:r w:rsidR="004301FA">
          <w:rPr>
            <w:noProof/>
            <w:webHidden/>
          </w:rPr>
          <w:fldChar w:fldCharType="separate"/>
        </w:r>
        <w:r w:rsidR="004F5281">
          <w:rPr>
            <w:noProof/>
            <w:webHidden/>
          </w:rPr>
          <w:t>1</w:t>
        </w:r>
        <w:r w:rsidR="004301FA">
          <w:rPr>
            <w:noProof/>
            <w:webHidden/>
          </w:rPr>
          <w:fldChar w:fldCharType="end"/>
        </w:r>
      </w:hyperlink>
    </w:p>
    <w:p w14:paraId="135315F7" w14:textId="53A3C626" w:rsidR="004301FA" w:rsidRDefault="00001864">
      <w:pPr>
        <w:pStyle w:val="TOC1"/>
        <w:rPr>
          <w:rFonts w:asciiTheme="minorHAnsi" w:hAnsiTheme="minorHAnsi" w:cstheme="minorBidi"/>
          <w:bCs w:val="0"/>
          <w:noProof/>
          <w:sz w:val="22"/>
          <w:szCs w:val="22"/>
        </w:rPr>
      </w:pPr>
      <w:hyperlink w:anchor="_Toc146274298" w:history="1">
        <w:r w:rsidR="004301FA" w:rsidRPr="004C3E9E">
          <w:rPr>
            <w:rStyle w:val="Hyperlink"/>
            <w:noProof/>
          </w:rPr>
          <w:t>2.</w:t>
        </w:r>
        <w:r w:rsidR="004301FA">
          <w:rPr>
            <w:rFonts w:asciiTheme="minorHAnsi" w:hAnsiTheme="minorHAnsi" w:cstheme="minorBidi"/>
            <w:bCs w:val="0"/>
            <w:noProof/>
            <w:sz w:val="22"/>
            <w:szCs w:val="22"/>
          </w:rPr>
          <w:tab/>
        </w:r>
        <w:r w:rsidR="004301FA" w:rsidRPr="004C3E9E">
          <w:rPr>
            <w:rStyle w:val="Hyperlink"/>
            <w:noProof/>
          </w:rPr>
          <w:t>FORMAT</w:t>
        </w:r>
        <w:r w:rsidR="004301FA">
          <w:rPr>
            <w:noProof/>
            <w:webHidden/>
          </w:rPr>
          <w:tab/>
        </w:r>
        <w:r w:rsidR="004301FA">
          <w:rPr>
            <w:noProof/>
            <w:webHidden/>
          </w:rPr>
          <w:fldChar w:fldCharType="begin"/>
        </w:r>
        <w:r w:rsidR="004301FA">
          <w:rPr>
            <w:noProof/>
            <w:webHidden/>
          </w:rPr>
          <w:instrText xml:space="preserve"> PAGEREF _Toc146274298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757E5189" w14:textId="0122F6CA" w:rsidR="004301FA" w:rsidRDefault="00001864">
      <w:pPr>
        <w:pStyle w:val="TOC2"/>
        <w:rPr>
          <w:rFonts w:asciiTheme="minorHAnsi" w:hAnsiTheme="minorHAnsi"/>
          <w:noProof/>
          <w:sz w:val="22"/>
          <w:szCs w:val="22"/>
        </w:rPr>
      </w:pPr>
      <w:hyperlink w:anchor="_Toc146274299" w:history="1">
        <w:r w:rsidR="004301FA" w:rsidRPr="004C3E9E">
          <w:rPr>
            <w:rStyle w:val="Hyperlink"/>
            <w:noProof/>
          </w:rPr>
          <w:t>2.1.</w:t>
        </w:r>
        <w:r w:rsidR="004301FA">
          <w:rPr>
            <w:rFonts w:asciiTheme="minorHAnsi" w:hAnsiTheme="minorHAnsi"/>
            <w:noProof/>
            <w:sz w:val="22"/>
            <w:szCs w:val="22"/>
          </w:rPr>
          <w:tab/>
        </w:r>
        <w:r w:rsidR="004301FA" w:rsidRPr="004C3E9E">
          <w:rPr>
            <w:rStyle w:val="Hyperlink"/>
            <w:noProof/>
          </w:rPr>
          <w:t>Character Fonts</w:t>
        </w:r>
        <w:r w:rsidR="004301FA">
          <w:rPr>
            <w:noProof/>
            <w:webHidden/>
          </w:rPr>
          <w:tab/>
        </w:r>
        <w:r w:rsidR="004301FA">
          <w:rPr>
            <w:noProof/>
            <w:webHidden/>
          </w:rPr>
          <w:fldChar w:fldCharType="begin"/>
        </w:r>
        <w:r w:rsidR="004301FA">
          <w:rPr>
            <w:noProof/>
            <w:webHidden/>
          </w:rPr>
          <w:instrText xml:space="preserve"> PAGEREF _Toc146274299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0A0AE670" w14:textId="17A8533D" w:rsidR="004301FA" w:rsidRDefault="00001864">
      <w:pPr>
        <w:pStyle w:val="TOC2"/>
        <w:rPr>
          <w:rFonts w:asciiTheme="minorHAnsi" w:hAnsiTheme="minorHAnsi"/>
          <w:noProof/>
          <w:sz w:val="22"/>
          <w:szCs w:val="22"/>
        </w:rPr>
      </w:pPr>
      <w:hyperlink w:anchor="_Toc146274300" w:history="1">
        <w:r w:rsidR="004301FA" w:rsidRPr="004C3E9E">
          <w:rPr>
            <w:rStyle w:val="Hyperlink"/>
            <w:noProof/>
          </w:rPr>
          <w:t>2.2.</w:t>
        </w:r>
        <w:r w:rsidR="004301FA">
          <w:rPr>
            <w:rFonts w:asciiTheme="minorHAnsi" w:hAnsiTheme="minorHAnsi"/>
            <w:noProof/>
            <w:sz w:val="22"/>
            <w:szCs w:val="22"/>
          </w:rPr>
          <w:tab/>
        </w:r>
        <w:r w:rsidR="004301FA" w:rsidRPr="004C3E9E">
          <w:rPr>
            <w:rStyle w:val="Hyperlink"/>
            <w:noProof/>
          </w:rPr>
          <w:t>Spacing</w:t>
        </w:r>
        <w:r w:rsidR="004301FA">
          <w:rPr>
            <w:noProof/>
            <w:webHidden/>
          </w:rPr>
          <w:tab/>
        </w:r>
        <w:r w:rsidR="004301FA">
          <w:rPr>
            <w:noProof/>
            <w:webHidden/>
          </w:rPr>
          <w:fldChar w:fldCharType="begin"/>
        </w:r>
        <w:r w:rsidR="004301FA">
          <w:rPr>
            <w:noProof/>
            <w:webHidden/>
          </w:rPr>
          <w:instrText xml:space="preserve"> PAGEREF _Toc146274300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5F371F4B" w14:textId="752F47BB" w:rsidR="004301FA" w:rsidRDefault="00001864">
      <w:pPr>
        <w:pStyle w:val="TOC2"/>
        <w:rPr>
          <w:rFonts w:asciiTheme="minorHAnsi" w:hAnsiTheme="minorHAnsi"/>
          <w:noProof/>
          <w:sz w:val="22"/>
          <w:szCs w:val="22"/>
        </w:rPr>
      </w:pPr>
      <w:hyperlink w:anchor="_Toc146274301" w:history="1">
        <w:r w:rsidR="004301FA" w:rsidRPr="004C3E9E">
          <w:rPr>
            <w:rStyle w:val="Hyperlink"/>
            <w:noProof/>
          </w:rPr>
          <w:t>2.3.</w:t>
        </w:r>
        <w:r w:rsidR="004301FA">
          <w:rPr>
            <w:rFonts w:asciiTheme="minorHAnsi" w:hAnsiTheme="minorHAnsi"/>
            <w:noProof/>
            <w:sz w:val="22"/>
            <w:szCs w:val="22"/>
          </w:rPr>
          <w:tab/>
        </w:r>
        <w:r w:rsidR="004301FA" w:rsidRPr="004C3E9E">
          <w:rPr>
            <w:rStyle w:val="Hyperlink"/>
            <w:noProof/>
          </w:rPr>
          <w:t>Text Adjustment</w:t>
        </w:r>
        <w:r w:rsidR="004301FA">
          <w:rPr>
            <w:noProof/>
            <w:webHidden/>
          </w:rPr>
          <w:tab/>
        </w:r>
        <w:r w:rsidR="004301FA">
          <w:rPr>
            <w:noProof/>
            <w:webHidden/>
          </w:rPr>
          <w:fldChar w:fldCharType="begin"/>
        </w:r>
        <w:r w:rsidR="004301FA">
          <w:rPr>
            <w:noProof/>
            <w:webHidden/>
          </w:rPr>
          <w:instrText xml:space="preserve"> PAGEREF _Toc146274301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60B85A75" w14:textId="6EACA865" w:rsidR="004301FA" w:rsidRDefault="00001864">
      <w:pPr>
        <w:pStyle w:val="TOC2"/>
        <w:rPr>
          <w:rFonts w:asciiTheme="minorHAnsi" w:hAnsiTheme="minorHAnsi"/>
          <w:noProof/>
          <w:sz w:val="22"/>
          <w:szCs w:val="22"/>
        </w:rPr>
      </w:pPr>
      <w:hyperlink w:anchor="_Toc146274302" w:history="1">
        <w:r w:rsidR="004301FA" w:rsidRPr="004C3E9E">
          <w:rPr>
            <w:rStyle w:val="Hyperlink"/>
            <w:noProof/>
          </w:rPr>
          <w:t>2.4.</w:t>
        </w:r>
        <w:r w:rsidR="004301FA">
          <w:rPr>
            <w:rFonts w:asciiTheme="minorHAnsi" w:hAnsiTheme="minorHAnsi"/>
            <w:noProof/>
            <w:sz w:val="22"/>
            <w:szCs w:val="22"/>
          </w:rPr>
          <w:tab/>
        </w:r>
        <w:r w:rsidR="004301FA" w:rsidRPr="004C3E9E">
          <w:rPr>
            <w:rStyle w:val="Hyperlink"/>
            <w:noProof/>
          </w:rPr>
          <w:t>Margins</w:t>
        </w:r>
        <w:r w:rsidR="004301FA">
          <w:rPr>
            <w:noProof/>
            <w:webHidden/>
          </w:rPr>
          <w:tab/>
        </w:r>
        <w:r w:rsidR="004301FA">
          <w:rPr>
            <w:noProof/>
            <w:webHidden/>
          </w:rPr>
          <w:fldChar w:fldCharType="begin"/>
        </w:r>
        <w:r w:rsidR="004301FA">
          <w:rPr>
            <w:noProof/>
            <w:webHidden/>
          </w:rPr>
          <w:instrText xml:space="preserve"> PAGEREF _Toc146274302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1B732F05" w14:textId="56171001" w:rsidR="004301FA" w:rsidRDefault="00001864">
      <w:pPr>
        <w:pStyle w:val="TOC2"/>
        <w:rPr>
          <w:rFonts w:asciiTheme="minorHAnsi" w:hAnsiTheme="minorHAnsi"/>
          <w:noProof/>
          <w:sz w:val="22"/>
          <w:szCs w:val="22"/>
        </w:rPr>
      </w:pPr>
      <w:hyperlink w:anchor="_Toc146274303" w:history="1">
        <w:r w:rsidR="004301FA" w:rsidRPr="004C3E9E">
          <w:rPr>
            <w:rStyle w:val="Hyperlink"/>
            <w:noProof/>
          </w:rPr>
          <w:t>2.5.</w:t>
        </w:r>
        <w:r w:rsidR="004301FA">
          <w:rPr>
            <w:rFonts w:asciiTheme="minorHAnsi" w:hAnsiTheme="minorHAnsi"/>
            <w:noProof/>
            <w:sz w:val="22"/>
            <w:szCs w:val="22"/>
          </w:rPr>
          <w:tab/>
        </w:r>
        <w:r w:rsidR="004301FA" w:rsidRPr="004C3E9E">
          <w:rPr>
            <w:rStyle w:val="Hyperlink"/>
            <w:noProof/>
          </w:rPr>
          <w:t>Pagination</w:t>
        </w:r>
        <w:r w:rsidR="004301FA">
          <w:rPr>
            <w:noProof/>
            <w:webHidden/>
          </w:rPr>
          <w:tab/>
        </w:r>
        <w:r w:rsidR="004301FA">
          <w:rPr>
            <w:noProof/>
            <w:webHidden/>
          </w:rPr>
          <w:fldChar w:fldCharType="begin"/>
        </w:r>
        <w:r w:rsidR="004301FA">
          <w:rPr>
            <w:noProof/>
            <w:webHidden/>
          </w:rPr>
          <w:instrText xml:space="preserve"> PAGEREF _Toc146274303 \h </w:instrText>
        </w:r>
        <w:r w:rsidR="004301FA">
          <w:rPr>
            <w:noProof/>
            <w:webHidden/>
          </w:rPr>
        </w:r>
        <w:r w:rsidR="004301FA">
          <w:rPr>
            <w:noProof/>
            <w:webHidden/>
          </w:rPr>
          <w:fldChar w:fldCharType="separate"/>
        </w:r>
        <w:r w:rsidR="004F5281">
          <w:rPr>
            <w:noProof/>
            <w:webHidden/>
          </w:rPr>
          <w:t>3</w:t>
        </w:r>
        <w:r w:rsidR="004301FA">
          <w:rPr>
            <w:noProof/>
            <w:webHidden/>
          </w:rPr>
          <w:fldChar w:fldCharType="end"/>
        </w:r>
      </w:hyperlink>
    </w:p>
    <w:p w14:paraId="2CDF979A" w14:textId="6E820C7D" w:rsidR="004301FA" w:rsidRDefault="00001864">
      <w:pPr>
        <w:pStyle w:val="TOC2"/>
        <w:rPr>
          <w:rFonts w:asciiTheme="minorHAnsi" w:hAnsiTheme="minorHAnsi"/>
          <w:noProof/>
          <w:sz w:val="22"/>
          <w:szCs w:val="22"/>
        </w:rPr>
      </w:pPr>
      <w:hyperlink w:anchor="_Toc146274304" w:history="1">
        <w:r w:rsidR="004301FA" w:rsidRPr="004C3E9E">
          <w:rPr>
            <w:rStyle w:val="Hyperlink"/>
            <w:noProof/>
          </w:rPr>
          <w:t>2.6.</w:t>
        </w:r>
        <w:r w:rsidR="004301FA">
          <w:rPr>
            <w:rFonts w:asciiTheme="minorHAnsi" w:hAnsiTheme="minorHAnsi"/>
            <w:noProof/>
            <w:sz w:val="22"/>
            <w:szCs w:val="22"/>
          </w:rPr>
          <w:tab/>
        </w:r>
        <w:r w:rsidR="004301FA" w:rsidRPr="004C3E9E">
          <w:rPr>
            <w:rStyle w:val="Hyperlink"/>
            <w:noProof/>
          </w:rPr>
          <w:t>Headings</w:t>
        </w:r>
        <w:r w:rsidR="004301FA">
          <w:rPr>
            <w:noProof/>
            <w:webHidden/>
          </w:rPr>
          <w:tab/>
        </w:r>
        <w:r w:rsidR="004301FA">
          <w:rPr>
            <w:noProof/>
            <w:webHidden/>
          </w:rPr>
          <w:fldChar w:fldCharType="begin"/>
        </w:r>
        <w:r w:rsidR="004301FA">
          <w:rPr>
            <w:noProof/>
            <w:webHidden/>
          </w:rPr>
          <w:instrText xml:space="preserve"> PAGEREF _Toc146274304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18C7BF0C" w14:textId="62A49EFA" w:rsidR="004301FA" w:rsidRDefault="00001864">
      <w:pPr>
        <w:pStyle w:val="TOC3"/>
        <w:tabs>
          <w:tab w:val="left" w:pos="1320"/>
          <w:tab w:val="right" w:leader="dot" w:pos="8772"/>
        </w:tabs>
        <w:rPr>
          <w:rFonts w:asciiTheme="minorHAnsi" w:hAnsiTheme="minorHAnsi"/>
          <w:noProof/>
          <w:sz w:val="22"/>
          <w:szCs w:val="22"/>
        </w:rPr>
      </w:pPr>
      <w:hyperlink w:anchor="_Toc146274305" w:history="1">
        <w:r w:rsidR="004301FA" w:rsidRPr="004C3E9E">
          <w:rPr>
            <w:rStyle w:val="Hyperlink"/>
            <w:noProof/>
          </w:rPr>
          <w:t>2.6.1.</w:t>
        </w:r>
        <w:r w:rsidR="004301FA">
          <w:rPr>
            <w:rFonts w:asciiTheme="minorHAnsi" w:hAnsiTheme="minorHAnsi"/>
            <w:noProof/>
            <w:sz w:val="22"/>
            <w:szCs w:val="22"/>
          </w:rPr>
          <w:tab/>
        </w:r>
        <w:r w:rsidR="004301FA" w:rsidRPr="004C3E9E">
          <w:rPr>
            <w:rStyle w:val="Hyperlink"/>
            <w:noProof/>
          </w:rPr>
          <w:t>Main Headings</w:t>
        </w:r>
        <w:r w:rsidR="004301FA">
          <w:rPr>
            <w:noProof/>
            <w:webHidden/>
          </w:rPr>
          <w:tab/>
        </w:r>
        <w:r w:rsidR="004301FA">
          <w:rPr>
            <w:noProof/>
            <w:webHidden/>
          </w:rPr>
          <w:fldChar w:fldCharType="begin"/>
        </w:r>
        <w:r w:rsidR="004301FA">
          <w:rPr>
            <w:noProof/>
            <w:webHidden/>
          </w:rPr>
          <w:instrText xml:space="preserve"> PAGEREF _Toc146274305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41F8E981" w14:textId="527B1FD5" w:rsidR="004301FA" w:rsidRDefault="00001864">
      <w:pPr>
        <w:pStyle w:val="TOC3"/>
        <w:tabs>
          <w:tab w:val="left" w:pos="1320"/>
          <w:tab w:val="right" w:leader="dot" w:pos="8772"/>
        </w:tabs>
        <w:rPr>
          <w:rFonts w:asciiTheme="minorHAnsi" w:hAnsiTheme="minorHAnsi"/>
          <w:noProof/>
          <w:sz w:val="22"/>
          <w:szCs w:val="22"/>
        </w:rPr>
      </w:pPr>
      <w:hyperlink w:anchor="_Toc146274306" w:history="1">
        <w:r w:rsidR="004301FA" w:rsidRPr="004C3E9E">
          <w:rPr>
            <w:rStyle w:val="Hyperlink"/>
            <w:noProof/>
          </w:rPr>
          <w:t>2.6.2.</w:t>
        </w:r>
        <w:r w:rsidR="004301FA">
          <w:rPr>
            <w:rFonts w:asciiTheme="minorHAnsi" w:hAnsiTheme="minorHAnsi"/>
            <w:noProof/>
            <w:sz w:val="22"/>
            <w:szCs w:val="22"/>
          </w:rPr>
          <w:tab/>
        </w:r>
        <w:r w:rsidR="004301FA" w:rsidRPr="004C3E9E">
          <w:rPr>
            <w:rStyle w:val="Hyperlink"/>
            <w:noProof/>
          </w:rPr>
          <w:t>Second Headings</w:t>
        </w:r>
        <w:r w:rsidR="004301FA">
          <w:rPr>
            <w:noProof/>
            <w:webHidden/>
          </w:rPr>
          <w:tab/>
        </w:r>
        <w:r w:rsidR="004301FA">
          <w:rPr>
            <w:noProof/>
            <w:webHidden/>
          </w:rPr>
          <w:fldChar w:fldCharType="begin"/>
        </w:r>
        <w:r w:rsidR="004301FA">
          <w:rPr>
            <w:noProof/>
            <w:webHidden/>
          </w:rPr>
          <w:instrText xml:space="preserve"> PAGEREF _Toc146274306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0522D1E8" w14:textId="6AE2A9F8" w:rsidR="004301FA" w:rsidRDefault="00001864">
      <w:pPr>
        <w:pStyle w:val="TOC3"/>
        <w:tabs>
          <w:tab w:val="left" w:pos="1320"/>
          <w:tab w:val="right" w:leader="dot" w:pos="8772"/>
        </w:tabs>
        <w:rPr>
          <w:rFonts w:asciiTheme="minorHAnsi" w:hAnsiTheme="minorHAnsi"/>
          <w:noProof/>
          <w:sz w:val="22"/>
          <w:szCs w:val="22"/>
        </w:rPr>
      </w:pPr>
      <w:hyperlink w:anchor="_Toc146274307" w:history="1">
        <w:r w:rsidR="004301FA" w:rsidRPr="004C3E9E">
          <w:rPr>
            <w:rStyle w:val="Hyperlink"/>
            <w:noProof/>
          </w:rPr>
          <w:t>2.6.3.</w:t>
        </w:r>
        <w:r w:rsidR="004301FA">
          <w:rPr>
            <w:rFonts w:asciiTheme="minorHAnsi" w:hAnsiTheme="minorHAnsi"/>
            <w:noProof/>
            <w:sz w:val="22"/>
            <w:szCs w:val="22"/>
          </w:rPr>
          <w:tab/>
        </w:r>
        <w:r w:rsidR="004301FA" w:rsidRPr="004C3E9E">
          <w:rPr>
            <w:rStyle w:val="Hyperlink"/>
            <w:noProof/>
          </w:rPr>
          <w:t>First Subheadings</w:t>
        </w:r>
        <w:r w:rsidR="004301FA">
          <w:rPr>
            <w:noProof/>
            <w:webHidden/>
          </w:rPr>
          <w:tab/>
        </w:r>
        <w:r w:rsidR="004301FA">
          <w:rPr>
            <w:noProof/>
            <w:webHidden/>
          </w:rPr>
          <w:fldChar w:fldCharType="begin"/>
        </w:r>
        <w:r w:rsidR="004301FA">
          <w:rPr>
            <w:noProof/>
            <w:webHidden/>
          </w:rPr>
          <w:instrText xml:space="preserve"> PAGEREF _Toc146274307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23DB752B" w14:textId="447AB41F" w:rsidR="004301FA" w:rsidRDefault="00001864">
      <w:pPr>
        <w:pStyle w:val="TOC3"/>
        <w:tabs>
          <w:tab w:val="left" w:pos="1320"/>
          <w:tab w:val="right" w:leader="dot" w:pos="8772"/>
        </w:tabs>
        <w:rPr>
          <w:rFonts w:asciiTheme="minorHAnsi" w:hAnsiTheme="minorHAnsi"/>
          <w:noProof/>
          <w:sz w:val="22"/>
          <w:szCs w:val="22"/>
        </w:rPr>
      </w:pPr>
      <w:hyperlink w:anchor="_Toc146274308" w:history="1">
        <w:r w:rsidR="004301FA" w:rsidRPr="004C3E9E">
          <w:rPr>
            <w:rStyle w:val="Hyperlink"/>
            <w:noProof/>
          </w:rPr>
          <w:t>2.6.4.</w:t>
        </w:r>
        <w:r w:rsidR="004301FA">
          <w:rPr>
            <w:rFonts w:asciiTheme="minorHAnsi" w:hAnsiTheme="minorHAnsi"/>
            <w:noProof/>
            <w:sz w:val="22"/>
            <w:szCs w:val="22"/>
          </w:rPr>
          <w:tab/>
        </w:r>
        <w:r w:rsidR="004301FA" w:rsidRPr="004C3E9E">
          <w:rPr>
            <w:rStyle w:val="Hyperlink"/>
            <w:noProof/>
          </w:rPr>
          <w:t>Second Subheadings</w:t>
        </w:r>
        <w:r w:rsidR="004301FA">
          <w:rPr>
            <w:noProof/>
            <w:webHidden/>
          </w:rPr>
          <w:tab/>
        </w:r>
        <w:r w:rsidR="004301FA">
          <w:rPr>
            <w:noProof/>
            <w:webHidden/>
          </w:rPr>
          <w:fldChar w:fldCharType="begin"/>
        </w:r>
        <w:r w:rsidR="004301FA">
          <w:rPr>
            <w:noProof/>
            <w:webHidden/>
          </w:rPr>
          <w:instrText xml:space="preserve"> PAGEREF _Toc146274308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352ABBD4" w14:textId="32D43359" w:rsidR="004301FA" w:rsidRDefault="00001864">
      <w:pPr>
        <w:pStyle w:val="TOC2"/>
        <w:rPr>
          <w:rFonts w:asciiTheme="minorHAnsi" w:hAnsiTheme="minorHAnsi"/>
          <w:noProof/>
          <w:sz w:val="22"/>
          <w:szCs w:val="22"/>
        </w:rPr>
      </w:pPr>
      <w:hyperlink w:anchor="_Toc146274309" w:history="1">
        <w:r w:rsidR="004301FA" w:rsidRPr="004C3E9E">
          <w:rPr>
            <w:rStyle w:val="Hyperlink"/>
            <w:noProof/>
          </w:rPr>
          <w:t>2.7.</w:t>
        </w:r>
        <w:r w:rsidR="004301FA">
          <w:rPr>
            <w:rFonts w:asciiTheme="minorHAnsi" w:hAnsiTheme="minorHAnsi"/>
            <w:noProof/>
            <w:sz w:val="22"/>
            <w:szCs w:val="22"/>
          </w:rPr>
          <w:tab/>
        </w:r>
        <w:r w:rsidR="004301FA" w:rsidRPr="004C3E9E">
          <w:rPr>
            <w:rStyle w:val="Hyperlink"/>
            <w:noProof/>
          </w:rPr>
          <w:t>Footnotes</w:t>
        </w:r>
        <w:r w:rsidR="004301FA">
          <w:rPr>
            <w:noProof/>
            <w:webHidden/>
          </w:rPr>
          <w:tab/>
        </w:r>
        <w:r w:rsidR="004301FA">
          <w:rPr>
            <w:noProof/>
            <w:webHidden/>
          </w:rPr>
          <w:fldChar w:fldCharType="begin"/>
        </w:r>
        <w:r w:rsidR="004301FA">
          <w:rPr>
            <w:noProof/>
            <w:webHidden/>
          </w:rPr>
          <w:instrText xml:space="preserve"> PAGEREF _Toc146274309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43747940" w14:textId="748CD514" w:rsidR="004301FA" w:rsidRDefault="00001864">
      <w:pPr>
        <w:pStyle w:val="TOC2"/>
        <w:rPr>
          <w:rFonts w:asciiTheme="minorHAnsi" w:hAnsiTheme="minorHAnsi"/>
          <w:noProof/>
          <w:sz w:val="22"/>
          <w:szCs w:val="22"/>
        </w:rPr>
      </w:pPr>
      <w:hyperlink w:anchor="_Toc146274310" w:history="1">
        <w:r w:rsidR="004301FA" w:rsidRPr="004C3E9E">
          <w:rPr>
            <w:rStyle w:val="Hyperlink"/>
            <w:noProof/>
          </w:rPr>
          <w:t>2.8.</w:t>
        </w:r>
        <w:r w:rsidR="004301FA">
          <w:rPr>
            <w:rFonts w:asciiTheme="minorHAnsi" w:hAnsiTheme="minorHAnsi"/>
            <w:noProof/>
            <w:sz w:val="22"/>
            <w:szCs w:val="22"/>
          </w:rPr>
          <w:tab/>
        </w:r>
        <w:r w:rsidR="004301FA" w:rsidRPr="004C3E9E">
          <w:rPr>
            <w:rStyle w:val="Hyperlink"/>
            <w:noProof/>
          </w:rPr>
          <w:t>BIBLIOGRAPHICAL MATERIAL</w:t>
        </w:r>
        <w:r w:rsidR="004301FA">
          <w:rPr>
            <w:noProof/>
            <w:webHidden/>
          </w:rPr>
          <w:tab/>
        </w:r>
        <w:r w:rsidR="004301FA">
          <w:rPr>
            <w:noProof/>
            <w:webHidden/>
          </w:rPr>
          <w:fldChar w:fldCharType="begin"/>
        </w:r>
        <w:r w:rsidR="004301FA">
          <w:rPr>
            <w:noProof/>
            <w:webHidden/>
          </w:rPr>
          <w:instrText xml:space="preserve"> PAGEREF _Toc146274310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665C5FCB" w14:textId="347D65DC" w:rsidR="004301FA" w:rsidRDefault="00001864">
      <w:pPr>
        <w:pStyle w:val="TOC3"/>
        <w:tabs>
          <w:tab w:val="left" w:pos="1320"/>
          <w:tab w:val="right" w:leader="dot" w:pos="8772"/>
        </w:tabs>
        <w:rPr>
          <w:rFonts w:asciiTheme="minorHAnsi" w:hAnsiTheme="minorHAnsi"/>
          <w:noProof/>
          <w:sz w:val="22"/>
          <w:szCs w:val="22"/>
        </w:rPr>
      </w:pPr>
      <w:hyperlink w:anchor="_Toc146274311" w:history="1">
        <w:r w:rsidR="004301FA" w:rsidRPr="004C3E9E">
          <w:rPr>
            <w:rStyle w:val="Hyperlink"/>
            <w:noProof/>
          </w:rPr>
          <w:t>2.8.1.</w:t>
        </w:r>
        <w:r w:rsidR="004301FA">
          <w:rPr>
            <w:rFonts w:asciiTheme="minorHAnsi" w:hAnsiTheme="minorHAnsi"/>
            <w:noProof/>
            <w:sz w:val="22"/>
            <w:szCs w:val="22"/>
          </w:rPr>
          <w:tab/>
        </w:r>
        <w:r w:rsidR="004301FA" w:rsidRPr="004C3E9E">
          <w:rPr>
            <w:rStyle w:val="Hyperlink"/>
            <w:noProof/>
          </w:rPr>
          <w:t>Block Quotations</w:t>
        </w:r>
        <w:r w:rsidR="004301FA">
          <w:rPr>
            <w:noProof/>
            <w:webHidden/>
          </w:rPr>
          <w:tab/>
        </w:r>
        <w:r w:rsidR="004301FA">
          <w:rPr>
            <w:noProof/>
            <w:webHidden/>
          </w:rPr>
          <w:fldChar w:fldCharType="begin"/>
        </w:r>
        <w:r w:rsidR="004301FA">
          <w:rPr>
            <w:noProof/>
            <w:webHidden/>
          </w:rPr>
          <w:instrText xml:space="preserve"> PAGEREF _Toc146274311 \h </w:instrText>
        </w:r>
        <w:r w:rsidR="004301FA">
          <w:rPr>
            <w:noProof/>
            <w:webHidden/>
          </w:rPr>
        </w:r>
        <w:r w:rsidR="004301FA">
          <w:rPr>
            <w:noProof/>
            <w:webHidden/>
          </w:rPr>
          <w:fldChar w:fldCharType="separate"/>
        </w:r>
        <w:r w:rsidR="004F5281">
          <w:rPr>
            <w:noProof/>
            <w:webHidden/>
          </w:rPr>
          <w:t>7</w:t>
        </w:r>
        <w:r w:rsidR="004301FA">
          <w:rPr>
            <w:noProof/>
            <w:webHidden/>
          </w:rPr>
          <w:fldChar w:fldCharType="end"/>
        </w:r>
      </w:hyperlink>
    </w:p>
    <w:p w14:paraId="00D3DCE5" w14:textId="6ADD7B66" w:rsidR="004301FA" w:rsidRDefault="00001864">
      <w:pPr>
        <w:pStyle w:val="TOC2"/>
        <w:rPr>
          <w:rFonts w:asciiTheme="minorHAnsi" w:hAnsiTheme="minorHAnsi"/>
          <w:noProof/>
          <w:sz w:val="22"/>
          <w:szCs w:val="22"/>
        </w:rPr>
      </w:pPr>
      <w:hyperlink w:anchor="_Toc146274312" w:history="1">
        <w:r w:rsidR="004301FA" w:rsidRPr="004C3E9E">
          <w:rPr>
            <w:rStyle w:val="Hyperlink"/>
            <w:noProof/>
          </w:rPr>
          <w:t>2.9.</w:t>
        </w:r>
        <w:r w:rsidR="004301FA">
          <w:rPr>
            <w:rFonts w:asciiTheme="minorHAnsi" w:hAnsiTheme="minorHAnsi"/>
            <w:noProof/>
            <w:sz w:val="22"/>
            <w:szCs w:val="22"/>
          </w:rPr>
          <w:tab/>
        </w:r>
        <w:r w:rsidR="004301FA" w:rsidRPr="004C3E9E">
          <w:rPr>
            <w:rStyle w:val="Hyperlink"/>
            <w:noProof/>
          </w:rPr>
          <w:t>TABLES AND FIGURES</w:t>
        </w:r>
        <w:r w:rsidR="004301FA">
          <w:rPr>
            <w:noProof/>
            <w:webHidden/>
          </w:rPr>
          <w:tab/>
        </w:r>
        <w:r w:rsidR="004301FA">
          <w:rPr>
            <w:noProof/>
            <w:webHidden/>
          </w:rPr>
          <w:fldChar w:fldCharType="begin"/>
        </w:r>
        <w:r w:rsidR="004301FA">
          <w:rPr>
            <w:noProof/>
            <w:webHidden/>
          </w:rPr>
          <w:instrText xml:space="preserve"> PAGEREF _Toc146274312 \h </w:instrText>
        </w:r>
        <w:r w:rsidR="004301FA">
          <w:rPr>
            <w:noProof/>
            <w:webHidden/>
          </w:rPr>
        </w:r>
        <w:r w:rsidR="004301FA">
          <w:rPr>
            <w:noProof/>
            <w:webHidden/>
          </w:rPr>
          <w:fldChar w:fldCharType="separate"/>
        </w:r>
        <w:r w:rsidR="004F5281">
          <w:rPr>
            <w:noProof/>
            <w:webHidden/>
          </w:rPr>
          <w:t>8</w:t>
        </w:r>
        <w:r w:rsidR="004301FA">
          <w:rPr>
            <w:noProof/>
            <w:webHidden/>
          </w:rPr>
          <w:fldChar w:fldCharType="end"/>
        </w:r>
      </w:hyperlink>
    </w:p>
    <w:p w14:paraId="5ACDF11E" w14:textId="57EAAD85" w:rsidR="004301FA" w:rsidRDefault="00001864">
      <w:pPr>
        <w:pStyle w:val="TOC2"/>
        <w:rPr>
          <w:rFonts w:asciiTheme="minorHAnsi" w:hAnsiTheme="minorHAnsi"/>
          <w:noProof/>
          <w:sz w:val="22"/>
          <w:szCs w:val="22"/>
        </w:rPr>
      </w:pPr>
      <w:hyperlink w:anchor="_Toc146274313" w:history="1">
        <w:r w:rsidR="004301FA" w:rsidRPr="004C3E9E">
          <w:rPr>
            <w:rStyle w:val="Hyperlink"/>
            <w:noProof/>
          </w:rPr>
          <w:t>2.10.</w:t>
        </w:r>
        <w:r w:rsidR="004301FA">
          <w:rPr>
            <w:rFonts w:asciiTheme="minorHAnsi" w:hAnsiTheme="minorHAnsi"/>
            <w:noProof/>
            <w:sz w:val="22"/>
            <w:szCs w:val="22"/>
          </w:rPr>
          <w:tab/>
        </w:r>
        <w:r w:rsidR="004301FA" w:rsidRPr="004C3E9E">
          <w:rPr>
            <w:rStyle w:val="Hyperlink"/>
            <w:noProof/>
          </w:rPr>
          <w:t>APPENDICES</w:t>
        </w:r>
        <w:r w:rsidR="004301FA">
          <w:rPr>
            <w:noProof/>
            <w:webHidden/>
          </w:rPr>
          <w:tab/>
        </w:r>
        <w:r w:rsidR="004301FA">
          <w:rPr>
            <w:noProof/>
            <w:webHidden/>
          </w:rPr>
          <w:fldChar w:fldCharType="begin"/>
        </w:r>
        <w:r w:rsidR="004301FA">
          <w:rPr>
            <w:noProof/>
            <w:webHidden/>
          </w:rPr>
          <w:instrText xml:space="preserve"> PAGEREF _Toc146274313 \h </w:instrText>
        </w:r>
        <w:r w:rsidR="004301FA">
          <w:rPr>
            <w:noProof/>
            <w:webHidden/>
          </w:rPr>
        </w:r>
        <w:r w:rsidR="004301FA">
          <w:rPr>
            <w:noProof/>
            <w:webHidden/>
          </w:rPr>
          <w:fldChar w:fldCharType="separate"/>
        </w:r>
        <w:r w:rsidR="004F5281">
          <w:rPr>
            <w:noProof/>
            <w:webHidden/>
          </w:rPr>
          <w:t>10</w:t>
        </w:r>
        <w:r w:rsidR="004301FA">
          <w:rPr>
            <w:noProof/>
            <w:webHidden/>
          </w:rPr>
          <w:fldChar w:fldCharType="end"/>
        </w:r>
      </w:hyperlink>
    </w:p>
    <w:p w14:paraId="29A7E105" w14:textId="2EF6F518" w:rsidR="004301FA" w:rsidRDefault="00001864">
      <w:pPr>
        <w:pStyle w:val="TOC1"/>
        <w:rPr>
          <w:rFonts w:asciiTheme="minorHAnsi" w:hAnsiTheme="minorHAnsi" w:cstheme="minorBidi"/>
          <w:bCs w:val="0"/>
          <w:noProof/>
          <w:sz w:val="22"/>
          <w:szCs w:val="22"/>
        </w:rPr>
      </w:pPr>
      <w:hyperlink w:anchor="_Toc146274314" w:history="1">
        <w:r w:rsidR="004301FA" w:rsidRPr="004C3E9E">
          <w:rPr>
            <w:rStyle w:val="Hyperlink"/>
            <w:rFonts w:eastAsia="Times New Roman"/>
            <w:noProof/>
          </w:rPr>
          <w:t>3.</w:t>
        </w:r>
        <w:r w:rsidR="004301FA">
          <w:rPr>
            <w:rFonts w:asciiTheme="minorHAnsi" w:hAnsiTheme="minorHAnsi" w:cstheme="minorBidi"/>
            <w:bCs w:val="0"/>
            <w:noProof/>
            <w:sz w:val="22"/>
            <w:szCs w:val="22"/>
          </w:rPr>
          <w:tab/>
        </w:r>
        <w:r w:rsidR="004301FA" w:rsidRPr="004C3E9E">
          <w:rPr>
            <w:rStyle w:val="Hyperlink"/>
            <w:noProof/>
          </w:rPr>
          <w:t>PREPARATION</w:t>
        </w:r>
        <w:r w:rsidR="004301FA" w:rsidRPr="004C3E9E">
          <w:rPr>
            <w:rStyle w:val="Hyperlink"/>
            <w:rFonts w:eastAsia="Times New Roman"/>
            <w:noProof/>
          </w:rPr>
          <w:t xml:space="preserve"> OF THE FINAL COPIES</w:t>
        </w:r>
        <w:r w:rsidR="004301FA">
          <w:rPr>
            <w:noProof/>
            <w:webHidden/>
          </w:rPr>
          <w:tab/>
        </w:r>
        <w:r w:rsidR="004301FA">
          <w:rPr>
            <w:noProof/>
            <w:webHidden/>
          </w:rPr>
          <w:fldChar w:fldCharType="begin"/>
        </w:r>
        <w:r w:rsidR="004301FA">
          <w:rPr>
            <w:noProof/>
            <w:webHidden/>
          </w:rPr>
          <w:instrText xml:space="preserve"> PAGEREF _Toc146274314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287048F2" w14:textId="5C2B8503" w:rsidR="004301FA" w:rsidRDefault="00001864">
      <w:pPr>
        <w:pStyle w:val="TOC2"/>
        <w:rPr>
          <w:rFonts w:asciiTheme="minorHAnsi" w:hAnsiTheme="minorHAnsi"/>
          <w:noProof/>
          <w:sz w:val="22"/>
          <w:szCs w:val="22"/>
        </w:rPr>
      </w:pPr>
      <w:hyperlink w:anchor="_Toc146274315" w:history="1">
        <w:r w:rsidR="004301FA" w:rsidRPr="004C3E9E">
          <w:rPr>
            <w:rStyle w:val="Hyperlink"/>
            <w:noProof/>
          </w:rPr>
          <w:t>3.1.</w:t>
        </w:r>
        <w:r w:rsidR="004301FA">
          <w:rPr>
            <w:rFonts w:asciiTheme="minorHAnsi" w:hAnsiTheme="minorHAnsi"/>
            <w:noProof/>
            <w:sz w:val="22"/>
            <w:szCs w:val="22"/>
          </w:rPr>
          <w:tab/>
        </w:r>
        <w:r w:rsidR="004301FA" w:rsidRPr="004C3E9E">
          <w:rPr>
            <w:rStyle w:val="Hyperlink"/>
            <w:noProof/>
          </w:rPr>
          <w:t>Typesetting</w:t>
        </w:r>
        <w:r w:rsidR="004301FA">
          <w:rPr>
            <w:noProof/>
            <w:webHidden/>
          </w:rPr>
          <w:tab/>
        </w:r>
        <w:r w:rsidR="004301FA">
          <w:rPr>
            <w:noProof/>
            <w:webHidden/>
          </w:rPr>
          <w:fldChar w:fldCharType="begin"/>
        </w:r>
        <w:r w:rsidR="004301FA">
          <w:rPr>
            <w:noProof/>
            <w:webHidden/>
          </w:rPr>
          <w:instrText xml:space="preserve"> PAGEREF _Toc146274315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76AB345E" w14:textId="23FF95BF" w:rsidR="004301FA" w:rsidRDefault="00001864">
      <w:pPr>
        <w:pStyle w:val="TOC2"/>
        <w:rPr>
          <w:rFonts w:asciiTheme="minorHAnsi" w:hAnsiTheme="minorHAnsi"/>
          <w:noProof/>
          <w:sz w:val="22"/>
          <w:szCs w:val="22"/>
        </w:rPr>
      </w:pPr>
      <w:hyperlink w:anchor="_Toc146274316" w:history="1">
        <w:r w:rsidR="004301FA" w:rsidRPr="004C3E9E">
          <w:rPr>
            <w:rStyle w:val="Hyperlink"/>
            <w:noProof/>
          </w:rPr>
          <w:t>3.2.</w:t>
        </w:r>
        <w:r w:rsidR="004301FA">
          <w:rPr>
            <w:rFonts w:asciiTheme="minorHAnsi" w:hAnsiTheme="minorHAnsi"/>
            <w:noProof/>
            <w:sz w:val="22"/>
            <w:szCs w:val="22"/>
          </w:rPr>
          <w:tab/>
        </w:r>
        <w:r w:rsidR="004301FA" w:rsidRPr="004C3E9E">
          <w:rPr>
            <w:rStyle w:val="Hyperlink"/>
            <w:noProof/>
          </w:rPr>
          <w:t>Paper Quality</w:t>
        </w:r>
        <w:r w:rsidR="004301FA">
          <w:rPr>
            <w:noProof/>
            <w:webHidden/>
          </w:rPr>
          <w:tab/>
        </w:r>
        <w:r w:rsidR="004301FA">
          <w:rPr>
            <w:noProof/>
            <w:webHidden/>
          </w:rPr>
          <w:fldChar w:fldCharType="begin"/>
        </w:r>
        <w:r w:rsidR="004301FA">
          <w:rPr>
            <w:noProof/>
            <w:webHidden/>
          </w:rPr>
          <w:instrText xml:space="preserve"> PAGEREF _Toc146274316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2104ECCA" w14:textId="3C378961" w:rsidR="004301FA" w:rsidRDefault="00001864">
      <w:pPr>
        <w:pStyle w:val="TOC2"/>
        <w:rPr>
          <w:rFonts w:asciiTheme="minorHAnsi" w:hAnsiTheme="minorHAnsi"/>
          <w:noProof/>
          <w:sz w:val="22"/>
          <w:szCs w:val="22"/>
        </w:rPr>
      </w:pPr>
      <w:hyperlink w:anchor="_Toc146274317" w:history="1">
        <w:r w:rsidR="004301FA" w:rsidRPr="004C3E9E">
          <w:rPr>
            <w:rStyle w:val="Hyperlink"/>
            <w:noProof/>
          </w:rPr>
          <w:t>3.3.</w:t>
        </w:r>
        <w:r w:rsidR="004301FA">
          <w:rPr>
            <w:rFonts w:asciiTheme="minorHAnsi" w:hAnsiTheme="minorHAnsi"/>
            <w:noProof/>
            <w:sz w:val="22"/>
            <w:szCs w:val="22"/>
          </w:rPr>
          <w:tab/>
        </w:r>
        <w:r w:rsidR="004301FA" w:rsidRPr="004C3E9E">
          <w:rPr>
            <w:rStyle w:val="Hyperlink"/>
            <w:noProof/>
          </w:rPr>
          <w:t>Printer</w:t>
        </w:r>
        <w:r w:rsidR="004301FA">
          <w:rPr>
            <w:noProof/>
            <w:webHidden/>
          </w:rPr>
          <w:tab/>
        </w:r>
        <w:r w:rsidR="004301FA">
          <w:rPr>
            <w:noProof/>
            <w:webHidden/>
          </w:rPr>
          <w:fldChar w:fldCharType="begin"/>
        </w:r>
        <w:r w:rsidR="004301FA">
          <w:rPr>
            <w:noProof/>
            <w:webHidden/>
          </w:rPr>
          <w:instrText xml:space="preserve"> PAGEREF _Toc146274317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54FCD7ED" w14:textId="01C80C36" w:rsidR="004301FA" w:rsidRDefault="00001864">
      <w:pPr>
        <w:pStyle w:val="TOC2"/>
        <w:rPr>
          <w:rFonts w:asciiTheme="minorHAnsi" w:hAnsiTheme="minorHAnsi"/>
          <w:noProof/>
          <w:sz w:val="22"/>
          <w:szCs w:val="22"/>
        </w:rPr>
      </w:pPr>
      <w:hyperlink w:anchor="_Toc146274318" w:history="1">
        <w:r w:rsidR="004301FA" w:rsidRPr="004C3E9E">
          <w:rPr>
            <w:rStyle w:val="Hyperlink"/>
            <w:noProof/>
          </w:rPr>
          <w:t>3.4.</w:t>
        </w:r>
        <w:r w:rsidR="004301FA">
          <w:rPr>
            <w:rFonts w:asciiTheme="minorHAnsi" w:hAnsiTheme="minorHAnsi"/>
            <w:noProof/>
            <w:sz w:val="22"/>
            <w:szCs w:val="22"/>
          </w:rPr>
          <w:tab/>
        </w:r>
        <w:r w:rsidR="004301FA" w:rsidRPr="004C3E9E">
          <w:rPr>
            <w:rStyle w:val="Hyperlink"/>
            <w:noProof/>
          </w:rPr>
          <w:t>Binding</w:t>
        </w:r>
        <w:r w:rsidR="004301FA">
          <w:rPr>
            <w:noProof/>
            <w:webHidden/>
          </w:rPr>
          <w:tab/>
        </w:r>
        <w:r w:rsidR="004301FA">
          <w:rPr>
            <w:noProof/>
            <w:webHidden/>
          </w:rPr>
          <w:fldChar w:fldCharType="begin"/>
        </w:r>
        <w:r w:rsidR="004301FA">
          <w:rPr>
            <w:noProof/>
            <w:webHidden/>
          </w:rPr>
          <w:instrText xml:space="preserve"> PAGEREF _Toc146274318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02F47113" w14:textId="12A4F5C9" w:rsidR="004301FA" w:rsidRDefault="00001864">
      <w:pPr>
        <w:pStyle w:val="TOC1"/>
        <w:rPr>
          <w:rFonts w:asciiTheme="minorHAnsi" w:hAnsiTheme="minorHAnsi" w:cstheme="minorBidi"/>
          <w:bCs w:val="0"/>
          <w:noProof/>
          <w:sz w:val="22"/>
          <w:szCs w:val="22"/>
        </w:rPr>
      </w:pPr>
      <w:hyperlink w:anchor="_Toc146274319" w:history="1">
        <w:r w:rsidR="004301FA" w:rsidRPr="004C3E9E">
          <w:rPr>
            <w:rStyle w:val="Hyperlink"/>
            <w:noProof/>
          </w:rPr>
          <w:t>REFERENCES</w:t>
        </w:r>
        <w:r w:rsidR="004301FA">
          <w:rPr>
            <w:noProof/>
            <w:webHidden/>
          </w:rPr>
          <w:tab/>
        </w:r>
        <w:r w:rsidR="004301FA">
          <w:rPr>
            <w:noProof/>
            <w:webHidden/>
          </w:rPr>
          <w:fldChar w:fldCharType="begin"/>
        </w:r>
        <w:r w:rsidR="004301FA">
          <w:rPr>
            <w:noProof/>
            <w:webHidden/>
          </w:rPr>
          <w:instrText xml:space="preserve"> PAGEREF _Toc146274319 \h </w:instrText>
        </w:r>
        <w:r w:rsidR="004301FA">
          <w:rPr>
            <w:noProof/>
            <w:webHidden/>
          </w:rPr>
        </w:r>
        <w:r w:rsidR="004301FA">
          <w:rPr>
            <w:noProof/>
            <w:webHidden/>
          </w:rPr>
          <w:fldChar w:fldCharType="separate"/>
        </w:r>
        <w:r w:rsidR="004F5281">
          <w:rPr>
            <w:noProof/>
            <w:webHidden/>
          </w:rPr>
          <w:t>13</w:t>
        </w:r>
        <w:r w:rsidR="004301FA">
          <w:rPr>
            <w:noProof/>
            <w:webHidden/>
          </w:rPr>
          <w:fldChar w:fldCharType="end"/>
        </w:r>
      </w:hyperlink>
    </w:p>
    <w:p w14:paraId="76A28E6F" w14:textId="0BBB46C3" w:rsidR="004301FA" w:rsidRDefault="00001864">
      <w:pPr>
        <w:pStyle w:val="TOC1"/>
        <w:rPr>
          <w:rFonts w:asciiTheme="minorHAnsi" w:hAnsiTheme="minorHAnsi" w:cstheme="minorBidi"/>
          <w:bCs w:val="0"/>
          <w:noProof/>
          <w:sz w:val="22"/>
          <w:szCs w:val="22"/>
        </w:rPr>
      </w:pPr>
      <w:hyperlink w:anchor="_Toc146274320" w:history="1">
        <w:r w:rsidR="004301FA" w:rsidRPr="004C3E9E">
          <w:rPr>
            <w:rStyle w:val="Hyperlink"/>
            <w:noProof/>
          </w:rPr>
          <w:t>APPENDIX A: INFORMED CONSENT FORM</w:t>
        </w:r>
        <w:r w:rsidR="004301FA">
          <w:rPr>
            <w:noProof/>
            <w:webHidden/>
          </w:rPr>
          <w:tab/>
        </w:r>
        <w:r w:rsidR="004301FA">
          <w:rPr>
            <w:noProof/>
            <w:webHidden/>
          </w:rPr>
          <w:fldChar w:fldCharType="begin"/>
        </w:r>
        <w:r w:rsidR="004301FA">
          <w:rPr>
            <w:noProof/>
            <w:webHidden/>
          </w:rPr>
          <w:instrText xml:space="preserve"> PAGEREF _Toc146274320 \h </w:instrText>
        </w:r>
        <w:r w:rsidR="004301FA">
          <w:rPr>
            <w:noProof/>
            <w:webHidden/>
          </w:rPr>
        </w:r>
        <w:r w:rsidR="004301FA">
          <w:rPr>
            <w:noProof/>
            <w:webHidden/>
          </w:rPr>
          <w:fldChar w:fldCharType="separate"/>
        </w:r>
        <w:r w:rsidR="004F5281">
          <w:rPr>
            <w:noProof/>
            <w:webHidden/>
          </w:rPr>
          <w:t>14</w:t>
        </w:r>
        <w:r w:rsidR="004301FA">
          <w:rPr>
            <w:noProof/>
            <w:webHidden/>
          </w:rPr>
          <w:fldChar w:fldCharType="end"/>
        </w:r>
      </w:hyperlink>
    </w:p>
    <w:p w14:paraId="553F42CB" w14:textId="64AC2BC0" w:rsidR="004301FA" w:rsidRDefault="00001864">
      <w:pPr>
        <w:pStyle w:val="TOC1"/>
        <w:rPr>
          <w:rFonts w:asciiTheme="minorHAnsi" w:hAnsiTheme="minorHAnsi" w:cstheme="minorBidi"/>
          <w:bCs w:val="0"/>
          <w:noProof/>
          <w:sz w:val="22"/>
          <w:szCs w:val="22"/>
        </w:rPr>
      </w:pPr>
      <w:hyperlink w:anchor="_Toc146274321" w:history="1">
        <w:r w:rsidR="004301FA" w:rsidRPr="004C3E9E">
          <w:rPr>
            <w:rStyle w:val="Hyperlink"/>
            <w:noProof/>
          </w:rPr>
          <w:t>APPENDIX B: ETHIC COMMITTEE REPORT</w:t>
        </w:r>
        <w:r w:rsidR="004301FA">
          <w:rPr>
            <w:noProof/>
            <w:webHidden/>
          </w:rPr>
          <w:tab/>
        </w:r>
        <w:r w:rsidR="004301FA">
          <w:rPr>
            <w:noProof/>
            <w:webHidden/>
          </w:rPr>
          <w:fldChar w:fldCharType="begin"/>
        </w:r>
        <w:r w:rsidR="004301FA">
          <w:rPr>
            <w:noProof/>
            <w:webHidden/>
          </w:rPr>
          <w:instrText xml:space="preserve"> PAGEREF _Toc146274321 \h </w:instrText>
        </w:r>
        <w:r w:rsidR="004301FA">
          <w:rPr>
            <w:noProof/>
            <w:webHidden/>
          </w:rPr>
        </w:r>
        <w:r w:rsidR="004301FA">
          <w:rPr>
            <w:noProof/>
            <w:webHidden/>
          </w:rPr>
          <w:fldChar w:fldCharType="separate"/>
        </w:r>
        <w:r w:rsidR="004F5281">
          <w:rPr>
            <w:noProof/>
            <w:webHidden/>
          </w:rPr>
          <w:t>16</w:t>
        </w:r>
        <w:r w:rsidR="004301FA">
          <w:rPr>
            <w:noProof/>
            <w:webHidden/>
          </w:rPr>
          <w:fldChar w:fldCharType="end"/>
        </w:r>
      </w:hyperlink>
    </w:p>
    <w:p w14:paraId="61304452" w14:textId="5697D7C7" w:rsidR="002E1C37" w:rsidRDefault="00760E7C" w:rsidP="00760E7C">
      <w:pPr>
        <w:pStyle w:val="Heading1"/>
        <w:numPr>
          <w:ilvl w:val="0"/>
          <w:numId w:val="0"/>
        </w:numPr>
      </w:pPr>
      <w:r>
        <w:rPr>
          <w:bCs/>
          <w:szCs w:val="24"/>
        </w:rPr>
        <w:fldChar w:fldCharType="end"/>
      </w:r>
    </w:p>
    <w:p w14:paraId="54A41E5A" w14:textId="6F9FAE16" w:rsidR="008615EB" w:rsidRPr="00F937D6" w:rsidRDefault="008615EB" w:rsidP="00BF15BB">
      <w:pPr>
        <w:pStyle w:val="TOCHeading"/>
        <w:rPr>
          <w:rFonts w:asciiTheme="minorHAnsi" w:hAnsiTheme="minorHAnsi" w:cstheme="minorBidi"/>
          <w:noProof/>
          <w:sz w:val="22"/>
          <w:szCs w:val="22"/>
        </w:rPr>
      </w:pPr>
      <w:r w:rsidRPr="005E027B">
        <w:br w:type="page"/>
      </w:r>
    </w:p>
    <w:p w14:paraId="372D4201" w14:textId="77777777" w:rsidR="008615EB" w:rsidRPr="005E027B" w:rsidRDefault="008615EB" w:rsidP="007E1D41">
      <w:pPr>
        <w:pStyle w:val="Heading1"/>
        <w:numPr>
          <w:ilvl w:val="0"/>
          <w:numId w:val="0"/>
        </w:numPr>
        <w:rPr>
          <w:rFonts w:asciiTheme="majorBidi" w:hAnsiTheme="majorBidi"/>
          <w:b w:val="0"/>
          <w:bCs/>
          <w:szCs w:val="24"/>
          <w:rtl/>
        </w:rPr>
      </w:pPr>
      <w:bookmarkStart w:id="30" w:name="_Toc127278346"/>
      <w:bookmarkStart w:id="31" w:name="_Toc132624226"/>
      <w:bookmarkStart w:id="32" w:name="_Toc146013678"/>
      <w:bookmarkStart w:id="33" w:name="_Toc146274294"/>
      <w:r w:rsidRPr="005E027B">
        <w:rPr>
          <w:rFonts w:asciiTheme="majorBidi" w:hAnsiTheme="majorBidi"/>
          <w:bCs/>
          <w:szCs w:val="24"/>
        </w:rPr>
        <w:lastRenderedPageBreak/>
        <w:t>LIST OF FIGURES</w:t>
      </w:r>
      <w:bookmarkEnd w:id="30"/>
      <w:bookmarkEnd w:id="31"/>
      <w:bookmarkEnd w:id="32"/>
      <w:bookmarkEnd w:id="33"/>
    </w:p>
    <w:p w14:paraId="6C5864DE" w14:textId="517603A2" w:rsidR="00D67062" w:rsidRPr="00F32F5F" w:rsidRDefault="00294BB2" w:rsidP="00F32F5F">
      <w:pPr>
        <w:pStyle w:val="TableofFigures"/>
        <w:tabs>
          <w:tab w:val="right" w:leader="dot" w:pos="8772"/>
        </w:tabs>
        <w:spacing w:line="360" w:lineRule="auto"/>
        <w:rPr>
          <w:rFonts w:asciiTheme="minorHAnsi" w:hAnsiTheme="minorHAnsi"/>
          <w:noProof/>
          <w:kern w:val="2"/>
          <w14:ligatures w14:val="standardContextual"/>
        </w:rPr>
      </w:pPr>
      <w:r>
        <w:fldChar w:fldCharType="begin"/>
      </w:r>
      <w:r>
        <w:instrText xml:space="preserve"> TOC \h \z \c "Figure" </w:instrText>
      </w:r>
      <w:r>
        <w:fldChar w:fldCharType="separate"/>
      </w:r>
      <w:hyperlink w:anchor="_Toc146199054" w:history="1">
        <w:r w:rsidR="00D67062" w:rsidRPr="00F32F5F">
          <w:rPr>
            <w:rStyle w:val="Hyperlink"/>
            <w:noProof/>
          </w:rPr>
          <w:t>Figure 1  Framing scores for different reward siz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4 \h </w:instrText>
        </w:r>
        <w:r w:rsidR="00D67062" w:rsidRPr="00F32F5F">
          <w:rPr>
            <w:noProof/>
            <w:webHidden/>
          </w:rPr>
        </w:r>
        <w:r w:rsidR="00D67062" w:rsidRPr="00F32F5F">
          <w:rPr>
            <w:noProof/>
            <w:webHidden/>
          </w:rPr>
          <w:fldChar w:fldCharType="separate"/>
        </w:r>
        <w:r w:rsidR="004F5281">
          <w:rPr>
            <w:noProof/>
            <w:webHidden/>
          </w:rPr>
          <w:t>9</w:t>
        </w:r>
        <w:r w:rsidR="00D67062" w:rsidRPr="00F32F5F">
          <w:rPr>
            <w:noProof/>
            <w:webHidden/>
          </w:rPr>
          <w:fldChar w:fldCharType="end"/>
        </w:r>
      </w:hyperlink>
    </w:p>
    <w:p w14:paraId="162293E9" w14:textId="5059CF68" w:rsidR="00D67062" w:rsidRDefault="00001864" w:rsidP="00F32F5F">
      <w:pPr>
        <w:pStyle w:val="TableofFigures"/>
        <w:tabs>
          <w:tab w:val="right" w:leader="dot" w:pos="8772"/>
        </w:tabs>
        <w:spacing w:line="360" w:lineRule="auto"/>
        <w:rPr>
          <w:rFonts w:asciiTheme="minorHAnsi" w:hAnsiTheme="minorHAnsi"/>
          <w:noProof/>
          <w:kern w:val="2"/>
          <w14:ligatures w14:val="standardContextual"/>
        </w:rPr>
      </w:pPr>
      <w:hyperlink w:anchor="_Toc146199055" w:history="1">
        <w:r w:rsidR="00D67062" w:rsidRPr="00F32F5F">
          <w:rPr>
            <w:rStyle w:val="Hyperlink"/>
            <w:noProof/>
          </w:rPr>
          <w:t>Figure 2  Path analysis model of associations between asmc and body-related construct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5 \h </w:instrText>
        </w:r>
        <w:r w:rsidR="00D67062" w:rsidRPr="00F32F5F">
          <w:rPr>
            <w:noProof/>
            <w:webHidden/>
          </w:rPr>
        </w:r>
        <w:r w:rsidR="00D67062" w:rsidRPr="00F32F5F">
          <w:rPr>
            <w:noProof/>
            <w:webHidden/>
          </w:rPr>
          <w:fldChar w:fldCharType="separate"/>
        </w:r>
        <w:r w:rsidR="004F5281">
          <w:rPr>
            <w:noProof/>
            <w:webHidden/>
          </w:rPr>
          <w:t>10</w:t>
        </w:r>
        <w:r w:rsidR="00D67062" w:rsidRPr="00F32F5F">
          <w:rPr>
            <w:noProof/>
            <w:webHidden/>
          </w:rPr>
          <w:fldChar w:fldCharType="end"/>
        </w:r>
      </w:hyperlink>
    </w:p>
    <w:p w14:paraId="5E49FC00" w14:textId="4790FD7A" w:rsidR="008615EB" w:rsidRPr="005E027B" w:rsidRDefault="00294BB2"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2B81E7B" w:rsidR="008615EB" w:rsidRDefault="008615EB" w:rsidP="007E1D41">
      <w:pPr>
        <w:pStyle w:val="Heading1"/>
        <w:numPr>
          <w:ilvl w:val="0"/>
          <w:numId w:val="0"/>
        </w:numPr>
        <w:rPr>
          <w:rFonts w:asciiTheme="majorBidi" w:hAnsiTheme="majorBidi"/>
          <w:bCs/>
          <w:szCs w:val="24"/>
        </w:rPr>
      </w:pPr>
      <w:bookmarkStart w:id="34" w:name="_Toc127278347"/>
      <w:bookmarkStart w:id="35" w:name="_Toc132624227"/>
      <w:bookmarkStart w:id="36" w:name="_Toc146013679"/>
      <w:bookmarkStart w:id="37" w:name="_Toc146274295"/>
      <w:r w:rsidRPr="005E027B">
        <w:rPr>
          <w:rFonts w:asciiTheme="majorBidi" w:hAnsiTheme="majorBidi"/>
          <w:bCs/>
          <w:szCs w:val="24"/>
        </w:rPr>
        <w:lastRenderedPageBreak/>
        <w:t>LIST OF TABLES</w:t>
      </w:r>
      <w:bookmarkEnd w:id="34"/>
      <w:bookmarkEnd w:id="35"/>
      <w:bookmarkEnd w:id="36"/>
      <w:bookmarkEnd w:id="37"/>
      <w:r w:rsidRPr="005E027B">
        <w:rPr>
          <w:rFonts w:asciiTheme="majorBidi" w:hAnsiTheme="majorBidi"/>
          <w:bCs/>
          <w:szCs w:val="24"/>
        </w:rPr>
        <w:t xml:space="preserve"> </w:t>
      </w:r>
    </w:p>
    <w:p w14:paraId="264F1A32" w14:textId="04DBC1D2" w:rsidR="00D67062" w:rsidRPr="00F32F5F" w:rsidRDefault="00294BB2" w:rsidP="00F32F5F">
      <w:pPr>
        <w:pStyle w:val="TableofFigures"/>
        <w:tabs>
          <w:tab w:val="right" w:leader="dot" w:pos="8772"/>
        </w:tabs>
        <w:spacing w:line="360" w:lineRule="auto"/>
        <w:rPr>
          <w:rFonts w:asciiTheme="minorHAnsi" w:hAnsiTheme="minorHAnsi"/>
          <w:noProof/>
          <w:kern w:val="2"/>
          <w14:ligatures w14:val="standardContextual"/>
        </w:rPr>
      </w:pPr>
      <w:r w:rsidRPr="00F32F5F">
        <w:fldChar w:fldCharType="begin"/>
      </w:r>
      <w:r w:rsidRPr="00F32F5F">
        <w:instrText xml:space="preserve"> TOC \h \z \c "Table" </w:instrText>
      </w:r>
      <w:r w:rsidRPr="00F32F5F">
        <w:fldChar w:fldCharType="separate"/>
      </w:r>
      <w:hyperlink w:anchor="_Toc146199088" w:history="1">
        <w:r w:rsidR="00D67062" w:rsidRPr="00F32F5F">
          <w:rPr>
            <w:rStyle w:val="Hyperlink"/>
            <w:noProof/>
          </w:rPr>
          <w:t>Table 1  Sequence of preliminary pag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8 \h </w:instrText>
        </w:r>
        <w:r w:rsidR="00D67062" w:rsidRPr="00F32F5F">
          <w:rPr>
            <w:noProof/>
            <w:webHidden/>
          </w:rPr>
        </w:r>
        <w:r w:rsidR="00D67062" w:rsidRPr="00F32F5F">
          <w:rPr>
            <w:noProof/>
            <w:webHidden/>
          </w:rPr>
          <w:fldChar w:fldCharType="separate"/>
        </w:r>
        <w:r w:rsidR="004F5281">
          <w:rPr>
            <w:noProof/>
            <w:webHidden/>
          </w:rPr>
          <w:t>3</w:t>
        </w:r>
        <w:r w:rsidR="00D67062" w:rsidRPr="00F32F5F">
          <w:rPr>
            <w:noProof/>
            <w:webHidden/>
          </w:rPr>
          <w:fldChar w:fldCharType="end"/>
        </w:r>
      </w:hyperlink>
    </w:p>
    <w:p w14:paraId="43ACC236" w14:textId="17DB5F24" w:rsidR="00D67062" w:rsidRPr="00F32F5F" w:rsidRDefault="00001864" w:rsidP="00F32F5F">
      <w:pPr>
        <w:pStyle w:val="TableofFigures"/>
        <w:tabs>
          <w:tab w:val="right" w:leader="dot" w:pos="8772"/>
        </w:tabs>
        <w:spacing w:line="360" w:lineRule="auto"/>
        <w:rPr>
          <w:rFonts w:asciiTheme="minorHAnsi" w:hAnsiTheme="minorHAnsi"/>
          <w:noProof/>
          <w:kern w:val="2"/>
          <w14:ligatures w14:val="standardContextual"/>
        </w:rPr>
      </w:pPr>
      <w:hyperlink w:anchor="_Toc146199089" w:history="1">
        <w:r w:rsidR="00D67062" w:rsidRPr="00F32F5F">
          <w:rPr>
            <w:rStyle w:val="Hyperlink"/>
            <w:noProof/>
          </w:rPr>
          <w:t xml:space="preserve">Table 2  </w:t>
        </w:r>
        <w:r w:rsidR="00D67062" w:rsidRPr="00F32F5F">
          <w:rPr>
            <w:rStyle w:val="Hyperlink"/>
            <w:iCs/>
            <w:noProof/>
          </w:rPr>
          <w:t>Results from a factor analysis of the parental care and tenderness (PCAT) Questionnaire</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9 \h </w:instrText>
        </w:r>
        <w:r w:rsidR="00D67062" w:rsidRPr="00F32F5F">
          <w:rPr>
            <w:noProof/>
            <w:webHidden/>
          </w:rPr>
        </w:r>
        <w:r w:rsidR="00D67062" w:rsidRPr="00F32F5F">
          <w:rPr>
            <w:noProof/>
            <w:webHidden/>
          </w:rPr>
          <w:fldChar w:fldCharType="separate"/>
        </w:r>
        <w:r w:rsidR="004F5281">
          <w:rPr>
            <w:noProof/>
            <w:webHidden/>
          </w:rPr>
          <w:t>8</w:t>
        </w:r>
        <w:r w:rsidR="00D67062" w:rsidRPr="00F32F5F">
          <w:rPr>
            <w:noProof/>
            <w:webHidden/>
          </w:rPr>
          <w:fldChar w:fldCharType="end"/>
        </w:r>
      </w:hyperlink>
    </w:p>
    <w:p w14:paraId="6C7618B7" w14:textId="5A306088" w:rsidR="00BA132F" w:rsidRPr="00F32F5F" w:rsidRDefault="00294BB2" w:rsidP="00F32F5F">
      <w:pPr>
        <w:pStyle w:val="TableofFigures"/>
        <w:tabs>
          <w:tab w:val="right" w:leader="dot" w:pos="8782"/>
        </w:tabs>
        <w:spacing w:before="240" w:after="240" w:line="360" w:lineRule="auto"/>
        <w:jc w:val="both"/>
      </w:pPr>
      <w:r w:rsidRPr="00F32F5F">
        <w:fldChar w:fldCharType="end"/>
      </w:r>
    </w:p>
    <w:p w14:paraId="711B437B" w14:textId="77777777" w:rsidR="008615EB" w:rsidRPr="005E027B" w:rsidRDefault="008615EB" w:rsidP="008615EB">
      <w:pPr>
        <w:rPr>
          <w:rtl/>
        </w:rPr>
      </w:pPr>
      <w:r w:rsidRPr="005E027B">
        <w:br w:type="page"/>
      </w:r>
    </w:p>
    <w:p w14:paraId="3DF8B002" w14:textId="4C8DD35F" w:rsidR="008615EB" w:rsidRPr="005E027B" w:rsidRDefault="009B2424" w:rsidP="007E1D41">
      <w:pPr>
        <w:pStyle w:val="Heading1"/>
        <w:numPr>
          <w:ilvl w:val="0"/>
          <w:numId w:val="0"/>
        </w:numPr>
        <w:rPr>
          <w:rFonts w:asciiTheme="majorBidi" w:hAnsiTheme="majorBidi"/>
          <w:b w:val="0"/>
          <w:bCs/>
          <w:szCs w:val="24"/>
          <w:rtl/>
        </w:rPr>
      </w:pPr>
      <w:bookmarkStart w:id="38" w:name="_Toc127278348"/>
      <w:bookmarkStart w:id="39" w:name="_Toc132624228"/>
      <w:bookmarkStart w:id="40" w:name="_Toc146013680"/>
      <w:bookmarkStart w:id="41" w:name="_Toc146274296"/>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8"/>
      <w:bookmarkEnd w:id="39"/>
      <w:bookmarkEnd w:id="40"/>
      <w:r w:rsidR="00D0227A">
        <w:rPr>
          <w:rFonts w:asciiTheme="majorBidi" w:hAnsiTheme="majorBidi"/>
          <w:bCs/>
          <w:szCs w:val="24"/>
        </w:rPr>
        <w:t xml:space="preserve"> (IF REQUIRED)</w:t>
      </w:r>
      <w:bookmarkEnd w:id="41"/>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r w:rsidRPr="005E027B">
        <w:rPr>
          <w:rFonts w:eastAsia="Calibri" w:cs="Times New Roman"/>
        </w:rPr>
        <w:t>δR</w:t>
      </w:r>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r w:rsidRPr="005E027B">
        <w:rPr>
          <w:rFonts w:eastAsia="Calibri" w:cs="Times New Roman"/>
        </w:rPr>
        <w:t>δR</w:t>
      </w:r>
      <w:r w:rsidRPr="005E027B">
        <w:rPr>
          <w:rFonts w:eastAsia="Calibri" w:cs="Times New Roman"/>
          <w:vertAlign w:val="superscript"/>
        </w:rPr>
        <w:t>s</w:t>
      </w:r>
      <w:r>
        <w:rPr>
          <w:rFonts w:eastAsia="Calibri" w:cs="Times New Roman"/>
        </w:rPr>
        <w:t xml:space="preserve"> s=1,…,p</w:t>
      </w:r>
      <w:r>
        <w:rPr>
          <w:rFonts w:eastAsia="Calibri" w:cs="Times New Roman"/>
        </w:rPr>
        <w:tab/>
      </w:r>
      <w:r w:rsidRPr="005E027B">
        <w:rPr>
          <w:rFonts w:eastAsia="Calibri" w:cs="Times New Roman"/>
        </w:rPr>
        <w:t>Complementary regular subsurface of the boundary δR,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r w:rsidRPr="005E027B">
        <w:rPr>
          <w:rFonts w:eastAsia="Calibri" w:cs="Times New Roman"/>
        </w:rPr>
        <w:t>i.i.d.</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rPr>
          <w:szCs w:val="24"/>
        </w:rPr>
        <w:sectPr w:rsidR="008615EB" w:rsidRPr="005E027B" w:rsidSect="008D5B17">
          <w:pgSz w:w="11901" w:h="16840"/>
          <w:pgMar w:top="1985" w:right="1134" w:bottom="1134" w:left="1985" w:header="1134" w:footer="709" w:gutter="0"/>
          <w:pgNumType w:fmt="lowerRoman" w:start="5"/>
          <w:cols w:space="708"/>
          <w:formProt w:val="0"/>
          <w:docGrid w:linePitch="360"/>
        </w:sectPr>
      </w:pPr>
    </w:p>
    <w:p w14:paraId="2AFAB89A" w14:textId="39F82850" w:rsidR="008615EB" w:rsidRDefault="005848FF" w:rsidP="006B2778">
      <w:pPr>
        <w:pStyle w:val="Heading1"/>
      </w:pPr>
      <w:bookmarkStart w:id="42" w:name="_Toc127278349"/>
      <w:bookmarkStart w:id="43" w:name="_Toc132624229"/>
      <w:bookmarkStart w:id="44" w:name="_Toc146013681"/>
      <w:bookmarkStart w:id="45" w:name="_Toc146274297"/>
      <w:r w:rsidRPr="005E027B">
        <w:lastRenderedPageBreak/>
        <w:t>INTRODUCTI</w:t>
      </w:r>
      <w:r w:rsidR="008615EB" w:rsidRPr="005E027B">
        <w:t>ON</w:t>
      </w:r>
      <w:bookmarkEnd w:id="8"/>
      <w:bookmarkEnd w:id="9"/>
      <w:bookmarkEnd w:id="10"/>
      <w:bookmarkEnd w:id="42"/>
      <w:bookmarkEnd w:id="43"/>
      <w:bookmarkEnd w:id="44"/>
      <w:bookmarkEnd w:id="45"/>
    </w:p>
    <w:p w14:paraId="467DAC63" w14:textId="77777777" w:rsidR="005E027B" w:rsidRDefault="005E027B" w:rsidP="00407BAF">
      <w:pPr>
        <w:pStyle w:val="myNormalStyle"/>
        <w:ind w:firstLine="567"/>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407BAF">
      <w:pPr>
        <w:pStyle w:val="myNormalStyle"/>
        <w:ind w:firstLine="567"/>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407BAF">
      <w:pPr>
        <w:pStyle w:val="myNormalStyle"/>
        <w:ind w:firstLine="567"/>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407BAF">
      <w:pPr>
        <w:pStyle w:val="myNormalStyle"/>
        <w:ind w:firstLine="567"/>
      </w:pPr>
      <w:r>
        <w:t xml:space="preserve">In addition to the sections outlined in the Table of Contents: Abstract, Özet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 , in separate chapters (Results)(Discussion)</w:t>
      </w:r>
      <w:r w:rsidR="00A57FE9">
        <w:t>,</w:t>
      </w:r>
      <w:r>
        <w:t xml:space="preserve"> or in chapters that include separate topics in the study. The results and discussion section (sections) </w:t>
      </w:r>
      <w:r w:rsidR="00A57FE9">
        <w:t>is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542CF6B7" w14:textId="5896947C" w:rsidR="00A57FE9" w:rsidRPr="00A57FE9" w:rsidRDefault="00A57FE9" w:rsidP="006B2778">
      <w:pPr>
        <w:pStyle w:val="Heading1"/>
      </w:pPr>
      <w:bookmarkStart w:id="46" w:name="_Toc81601491"/>
      <w:bookmarkStart w:id="47" w:name="_Toc146013682"/>
      <w:bookmarkStart w:id="48" w:name="_Toc146274298"/>
      <w:r w:rsidRPr="00A57FE9">
        <w:lastRenderedPageBreak/>
        <w:t>FORMAT</w:t>
      </w:r>
      <w:bookmarkEnd w:id="46"/>
      <w:bookmarkEnd w:id="47"/>
      <w:bookmarkEnd w:id="48"/>
    </w:p>
    <w:p w14:paraId="5C01A78A" w14:textId="77777777" w:rsidR="00A57FE9" w:rsidRPr="00A57FE9" w:rsidRDefault="00A57FE9" w:rsidP="00407BAF">
      <w:pPr>
        <w:pStyle w:val="myNormalStyle"/>
        <w:ind w:firstLine="567"/>
      </w:pPr>
      <w:r w:rsidRPr="00A57FE9">
        <w:t>After the main heading, it is required that a short description text is given before the next subheading.</w:t>
      </w:r>
    </w:p>
    <w:p w14:paraId="34177940" w14:textId="0A5B6F35" w:rsidR="001D60AA" w:rsidRPr="006B2778" w:rsidRDefault="006B2778" w:rsidP="006B2778">
      <w:pPr>
        <w:pStyle w:val="Heading2"/>
      </w:pPr>
      <w:bookmarkStart w:id="49" w:name="_Toc146013683"/>
      <w:bookmarkStart w:id="50" w:name="_Toc146274299"/>
      <w:r w:rsidRPr="006B2778">
        <w:t>Character Fonts</w:t>
      </w:r>
      <w:bookmarkEnd w:id="49"/>
      <w:bookmarkEnd w:id="50"/>
    </w:p>
    <w:p w14:paraId="0270E48F" w14:textId="1BCF1B9C" w:rsidR="00A57FE9" w:rsidRPr="00A57FE9" w:rsidRDefault="00A57FE9" w:rsidP="00407BAF">
      <w:pPr>
        <w:pStyle w:val="myNormalStyle"/>
        <w:ind w:firstLine="567"/>
        <w:rPr>
          <w:b/>
        </w:rPr>
      </w:pPr>
      <w:r w:rsidRPr="00A57FE9">
        <w:t>As a character font, use Times New Roman. The font size must be 12 pt in the text including table headings,</w:t>
      </w:r>
      <w:r w:rsidR="006B2778">
        <w:t xml:space="preserve"> and figure captions. At least 10</w:t>
      </w:r>
      <w:r w:rsidRPr="00A57FE9">
        <w:t xml:space="preserve"> pt should be used in figures, tables, and super or subscripts. Footnotes, long biographical quotes, and extensive quotations should </w:t>
      </w:r>
      <w:r w:rsidR="006B2778">
        <w:t>also be 12</w:t>
      </w:r>
      <w:r w:rsidRPr="00A57FE9">
        <w:t xml:space="preserve"> pt.</w:t>
      </w:r>
    </w:p>
    <w:p w14:paraId="3FFCF9EC" w14:textId="4DF8962F" w:rsidR="00A57FE9" w:rsidRPr="00846196" w:rsidRDefault="006B2778" w:rsidP="006B2778">
      <w:pPr>
        <w:pStyle w:val="Heading2"/>
      </w:pPr>
      <w:bookmarkStart w:id="51" w:name="_Toc81601493"/>
      <w:bookmarkStart w:id="52" w:name="_Toc146013684"/>
      <w:bookmarkStart w:id="53" w:name="_Toc146274300"/>
      <w:r w:rsidRPr="006B2778">
        <w:t>Spacing</w:t>
      </w:r>
      <w:bookmarkEnd w:id="51"/>
      <w:bookmarkEnd w:id="52"/>
      <w:bookmarkEnd w:id="53"/>
    </w:p>
    <w:p w14:paraId="670CA083" w14:textId="1D62E701" w:rsidR="00A57FE9" w:rsidRPr="00A57FE9" w:rsidRDefault="00A57FE9" w:rsidP="00407BAF">
      <w:pPr>
        <w:pStyle w:val="myNormalStyle"/>
        <w:ind w:firstLine="567"/>
        <w:rPr>
          <w:color w:val="202124"/>
          <w:shd w:val="clear" w:color="auto" w:fill="FFFFFF"/>
        </w:rPr>
      </w:pPr>
      <w:r w:rsidRPr="00A57FE9">
        <w:t xml:space="preserve">Spacing of the text material shall be 1.5. Body text must follow paragraph properties: </w:t>
      </w:r>
      <w:r w:rsidRPr="00A57FE9">
        <w:rPr>
          <w:color w:val="202124"/>
          <w:shd w:val="clear" w:color="auto" w:fill="FFFFFF"/>
        </w:rPr>
        <w:t>1.5 Line spacing, Before 0 pt, After 10 pt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4575A004" w:rsidR="00A57FE9" w:rsidRPr="00A57FE9" w:rsidRDefault="00A57FE9" w:rsidP="00846196">
      <w:pPr>
        <w:pStyle w:val="myNormalStyle"/>
        <w:numPr>
          <w:ilvl w:val="0"/>
          <w:numId w:val="8"/>
        </w:numPr>
      </w:pPr>
      <w:r w:rsidRPr="00A57FE9">
        <w:t xml:space="preserve">Footnotes - single spacing </w:t>
      </w:r>
    </w:p>
    <w:p w14:paraId="0CDAFE43" w14:textId="786B162E" w:rsidR="00A57FE9" w:rsidRPr="00A57FE9" w:rsidRDefault="00A57FE9" w:rsidP="00846196">
      <w:pPr>
        <w:pStyle w:val="myNormalStyle"/>
        <w:numPr>
          <w:ilvl w:val="0"/>
          <w:numId w:val="8"/>
        </w:numPr>
      </w:pPr>
      <w:r w:rsidRPr="00A57FE9">
        <w:t xml:space="preserve">Long </w:t>
      </w:r>
      <w:r w:rsidR="00B8796D">
        <w:t xml:space="preserve">block </w:t>
      </w:r>
      <w:r w:rsidRPr="00A57FE9">
        <w:t xml:space="preserve">quotes - </w:t>
      </w:r>
      <w:r w:rsidR="001B74C8">
        <w:t>double</w:t>
      </w:r>
      <w:r w:rsidRPr="00A57FE9">
        <w:t xml:space="preserve"> spacing</w:t>
      </w:r>
    </w:p>
    <w:p w14:paraId="1C4FDF71" w14:textId="270CFD97" w:rsidR="00A57FE9" w:rsidRPr="00A57FE9" w:rsidRDefault="00294BB2" w:rsidP="006B2778">
      <w:pPr>
        <w:pStyle w:val="Heading2"/>
      </w:pPr>
      <w:bookmarkStart w:id="54" w:name="_Toc81601494"/>
      <w:bookmarkStart w:id="55" w:name="_Toc146013685"/>
      <w:bookmarkStart w:id="56" w:name="_Toc146274301"/>
      <w:r>
        <w:t>Text</w:t>
      </w:r>
      <w:r w:rsidR="001B6C84" w:rsidRPr="00A57FE9">
        <w:t xml:space="preserve"> Adjust</w:t>
      </w:r>
      <w:bookmarkEnd w:id="54"/>
      <w:r>
        <w:t>ment</w:t>
      </w:r>
      <w:bookmarkEnd w:id="55"/>
      <w:bookmarkEnd w:id="56"/>
    </w:p>
    <w:p w14:paraId="3F3BB603" w14:textId="4A6983A3" w:rsidR="00A57FE9" w:rsidRPr="00A57FE9" w:rsidRDefault="001B74C8" w:rsidP="00407BAF">
      <w:pPr>
        <w:spacing w:after="200" w:line="360" w:lineRule="auto"/>
        <w:ind w:firstLine="567"/>
        <w:jc w:val="both"/>
        <w:rPr>
          <w:rFonts w:eastAsia="Calibri" w:cs="Times New Roman"/>
        </w:rPr>
      </w:pPr>
      <w:r>
        <w:rPr>
          <w:rFonts w:eastAsia="Calibri" w:cs="Times New Roman"/>
        </w:rPr>
        <w:t xml:space="preserve">The main body text should be </w:t>
      </w:r>
      <w:r w:rsidR="00294BB2">
        <w:rPr>
          <w:rFonts w:eastAsia="Calibri" w:cs="Times New Roman"/>
        </w:rPr>
        <w:t>justified.</w:t>
      </w:r>
    </w:p>
    <w:p w14:paraId="70C26143" w14:textId="0A913220" w:rsidR="00A57FE9" w:rsidRPr="00A57FE9" w:rsidRDefault="001B6C84" w:rsidP="006B2778">
      <w:pPr>
        <w:pStyle w:val="Heading2"/>
      </w:pPr>
      <w:bookmarkStart w:id="57" w:name="_Toc81601495"/>
      <w:bookmarkStart w:id="58" w:name="_Toc146013686"/>
      <w:bookmarkStart w:id="59" w:name="_Toc146274302"/>
      <w:r w:rsidRPr="00A57FE9">
        <w:t>Margins</w:t>
      </w:r>
      <w:bookmarkEnd w:id="57"/>
      <w:bookmarkEnd w:id="58"/>
      <w:bookmarkEnd w:id="59"/>
    </w:p>
    <w:p w14:paraId="6C1A2ED0" w14:textId="7B2A0F99" w:rsidR="00A57FE9" w:rsidRPr="00A57FE9" w:rsidRDefault="00A57FE9" w:rsidP="00407BAF">
      <w:pPr>
        <w:spacing w:after="200" w:line="360" w:lineRule="auto"/>
        <w:ind w:firstLine="360"/>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Bottom margin - 2 cm from the edge of the paper </w:t>
      </w:r>
    </w:p>
    <w:p w14:paraId="5FCF2D22" w14:textId="66F112A2" w:rsidR="00A57FE9" w:rsidRPr="00A57FE9" w:rsidRDefault="00A57FE9" w:rsidP="00407BAF">
      <w:pPr>
        <w:spacing w:after="200" w:line="360" w:lineRule="auto"/>
        <w:ind w:firstLine="360"/>
        <w:jc w:val="both"/>
        <w:rPr>
          <w:rFonts w:eastAsia="Calibri" w:cs="Times New Roman"/>
          <w:color w:val="000000"/>
        </w:rPr>
      </w:pPr>
      <w:r w:rsidRPr="00A57FE9">
        <w:rPr>
          <w:rFonts w:eastAsia="Calibri" w:cs="Times New Roman"/>
          <w:color w:val="000000"/>
        </w:rPr>
        <w:t>The margins must be observed on charts, graphs, tables, and drawings. Folded papers will not be accepted unless there is no other way for the material to be presented.</w:t>
      </w:r>
    </w:p>
    <w:p w14:paraId="2A035C20" w14:textId="2F5D39BC" w:rsidR="00A57FE9" w:rsidRPr="00A57FE9" w:rsidRDefault="001B6C84" w:rsidP="006B2778">
      <w:pPr>
        <w:pStyle w:val="Heading2"/>
      </w:pPr>
      <w:bookmarkStart w:id="60" w:name="_Toc81601496"/>
      <w:bookmarkStart w:id="61" w:name="_Toc146013687"/>
      <w:bookmarkStart w:id="62" w:name="_Toc146274303"/>
      <w:r w:rsidRPr="00A57FE9">
        <w:t>Pagination</w:t>
      </w:r>
      <w:bookmarkEnd w:id="60"/>
      <w:bookmarkEnd w:id="61"/>
      <w:bookmarkEnd w:id="62"/>
    </w:p>
    <w:p w14:paraId="5DF20B3E" w14:textId="1F3AF3FD" w:rsidR="00A57FE9" w:rsidRPr="00A57FE9" w:rsidRDefault="00A57FE9" w:rsidP="00407BAF">
      <w:pPr>
        <w:spacing w:after="200" w:line="360" w:lineRule="auto"/>
        <w:ind w:firstLine="567"/>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i, ii, iii, etc. The title page counts as Page i, but the number does not appear.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004F5281">
        <w:rPr>
          <w:rFonts w:eastAsia="Calibri" w:cs="Times New Roman"/>
          <w:b/>
          <w:bCs/>
        </w:rPr>
        <w:t>Error! Reference source not found.</w:t>
      </w:r>
      <w:r w:rsidRPr="00A57FE9">
        <w:rPr>
          <w:rFonts w:eastAsia="Calibri" w:cs="Times New Roman"/>
        </w:rPr>
        <w:fldChar w:fldCharType="end"/>
      </w:r>
      <w:r w:rsidRPr="00A57FE9">
        <w:rPr>
          <w:rFonts w:eastAsia="Calibri" w:cs="Times New Roman"/>
        </w:rPr>
        <w:t>:</w:t>
      </w:r>
    </w:p>
    <w:p w14:paraId="253B781C" w14:textId="30524E6C" w:rsidR="002C7C41" w:rsidRPr="002C7C41" w:rsidRDefault="001B74C8" w:rsidP="001B74C8">
      <w:pPr>
        <w:pStyle w:val="MyTableCap"/>
      </w:pPr>
      <w:bookmarkStart w:id="63" w:name="_Toc81602469"/>
      <w:bookmarkStart w:id="64" w:name="_Toc145943143"/>
      <w:bookmarkStart w:id="65" w:name="_Toc146199088"/>
      <w:bookmarkStart w:id="66" w:name="_Ref357264678"/>
      <w:bookmarkStart w:id="67" w:name="_Toc361402118"/>
      <w:bookmarkStart w:id="68" w:name="_Toc361880468"/>
      <w:bookmarkStart w:id="69" w:name="_Toc361880959"/>
      <w:bookmarkStart w:id="70" w:name="_Toc361907215"/>
      <w:bookmarkStart w:id="71" w:name="_Toc362363747"/>
      <w:bookmarkStart w:id="72" w:name="_Toc362364065"/>
      <w:bookmarkStart w:id="73" w:name="_Toc365324470"/>
      <w:r w:rsidRPr="00B14C2A">
        <w:rPr>
          <w:b/>
        </w:rPr>
        <w:t xml:space="preserve">Table </w:t>
      </w:r>
      <w:r w:rsidR="00023E05" w:rsidRPr="00B14C2A">
        <w:rPr>
          <w:b/>
        </w:rPr>
        <w:fldChar w:fldCharType="begin"/>
      </w:r>
      <w:r w:rsidR="00023E05" w:rsidRPr="00B14C2A">
        <w:rPr>
          <w:b/>
        </w:rPr>
        <w:instrText xml:space="preserve"> SEQ Table \* ARABIC </w:instrText>
      </w:r>
      <w:r w:rsidR="00023E05" w:rsidRPr="00B14C2A">
        <w:rPr>
          <w:b/>
        </w:rPr>
        <w:fldChar w:fldCharType="separate"/>
      </w:r>
      <w:r w:rsidR="004F5281">
        <w:rPr>
          <w:b/>
          <w:noProof/>
        </w:rPr>
        <w:t>1</w:t>
      </w:r>
      <w:r w:rsidR="00023E05" w:rsidRPr="00B14C2A">
        <w:rPr>
          <w:b/>
        </w:rPr>
        <w:fldChar w:fldCharType="end"/>
      </w:r>
      <w:r>
        <w:t xml:space="preserve"> </w:t>
      </w:r>
      <w:r w:rsidR="00B14C2A">
        <w:br/>
      </w:r>
      <w:r w:rsidR="002C7C41" w:rsidRPr="00B14C2A">
        <w:rPr>
          <w:i/>
        </w:rPr>
        <w:t>Sequence of preliminary</w:t>
      </w:r>
      <w:bookmarkEnd w:id="63"/>
      <w:bookmarkEnd w:id="64"/>
      <w:r w:rsidR="00B14C2A" w:rsidRPr="00B14C2A">
        <w:rPr>
          <w:i/>
        </w:rPr>
        <w:t xml:space="preserve"> pages</w:t>
      </w:r>
      <w:bookmarkEnd w:id="65"/>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6"/>
          <w:bookmarkEnd w:id="67"/>
          <w:bookmarkEnd w:id="68"/>
          <w:bookmarkEnd w:id="69"/>
          <w:bookmarkEnd w:id="70"/>
          <w:bookmarkEnd w:id="71"/>
          <w:bookmarkEnd w:id="72"/>
          <w:bookmarkEnd w:id="73"/>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06D2FD0E"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w:t>
      </w:r>
      <w:r w:rsidR="00672A2F">
        <w:rPr>
          <w:b/>
          <w:lang w:val="en-US"/>
        </w:rPr>
        <w:t xml:space="preserve">in the default position of the template </w:t>
      </w:r>
      <w:r w:rsidRPr="009B4C89">
        <w:rPr>
          <w:b/>
          <w:lang w:val="en-US"/>
        </w:rPr>
        <w:t xml:space="preserve">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the last page. No punctuation, such as </w:t>
      </w:r>
      <w:r>
        <w:rPr>
          <w:lang w:val="en-US"/>
        </w:rPr>
        <w:t xml:space="preserve">a </w:t>
      </w:r>
      <w:r w:rsidRPr="009B4C89">
        <w:rPr>
          <w:lang w:val="en-US"/>
        </w:rPr>
        <w:t>dash or a period, should accompany the page number.</w:t>
      </w:r>
    </w:p>
    <w:p w14:paraId="780D853A" w14:textId="713D0C0F" w:rsidR="002C7C41" w:rsidRPr="009B4C89" w:rsidRDefault="002C7C41" w:rsidP="002C7C41">
      <w:pPr>
        <w:pStyle w:val="myNormalStyle"/>
        <w:rPr>
          <w:b/>
          <w:lang w:val="en-US"/>
        </w:rPr>
      </w:pPr>
      <w:r w:rsidRPr="009B4C89">
        <w:rPr>
          <w:lang w:val="en-US"/>
        </w:rPr>
        <w:lastRenderedPageBreak/>
        <w:t xml:space="preserve">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i), (ii), (iii), etc</w:t>
      </w:r>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575243A9" w:rsidR="002C7C41" w:rsidRDefault="00951BB2" w:rsidP="006B2778">
      <w:pPr>
        <w:pStyle w:val="Heading2"/>
      </w:pPr>
      <w:bookmarkStart w:id="74" w:name="_Toc81601497"/>
      <w:bookmarkStart w:id="75" w:name="_Toc146013688"/>
      <w:bookmarkStart w:id="76" w:name="_Toc146274304"/>
      <w:r w:rsidRPr="009B4C89">
        <w:t>Headings</w:t>
      </w:r>
      <w:bookmarkEnd w:id="74"/>
      <w:bookmarkEnd w:id="75"/>
      <w:bookmarkEnd w:id="76"/>
    </w:p>
    <w:p w14:paraId="09FA97F1" w14:textId="7EFA98E3" w:rsidR="007B3510" w:rsidRPr="007B3510" w:rsidRDefault="007B3510" w:rsidP="007B3510">
      <w:pPr>
        <w:spacing w:line="360" w:lineRule="auto"/>
      </w:pPr>
      <w:r w:rsidRPr="007B3510">
        <w:rPr>
          <w:b/>
        </w:rPr>
        <w:t>IMPORTANT NOTE</w:t>
      </w:r>
      <w:r>
        <w:t xml:space="preserve">: All </w:t>
      </w:r>
      <w:r w:rsidRPr="007B3510">
        <w:rPr>
          <w:rStyle w:val="myNormalStyleChar"/>
        </w:rPr>
        <w:t>headings are already formatted in the style gallery. You can format the headings using these</w:t>
      </w:r>
      <w:r>
        <w:t xml:space="preserve"> styles (Heading 1, Heading 2, Heading 3, etc) when using this document as a template.</w:t>
      </w:r>
    </w:p>
    <w:p w14:paraId="57474489" w14:textId="33FE10B9" w:rsidR="004D69AB" w:rsidRPr="004D69AB" w:rsidRDefault="004D69AB" w:rsidP="004D69AB">
      <w:pPr>
        <w:pStyle w:val="Heading3"/>
      </w:pPr>
      <w:bookmarkStart w:id="77" w:name="_Toc146013689"/>
      <w:bookmarkStart w:id="78" w:name="_Toc146274305"/>
      <w:r>
        <w:t>Main Headings</w:t>
      </w:r>
      <w:bookmarkEnd w:id="77"/>
      <w:bookmarkEnd w:id="78"/>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67BEE8A6" w:rsidR="002C7C41"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21F01D32" w14:textId="6DAF7347" w:rsidR="00672A2F" w:rsidRPr="009B4C89" w:rsidRDefault="00672A2F" w:rsidP="002C7C41">
      <w:pPr>
        <w:pStyle w:val="myNormalStyle"/>
        <w:numPr>
          <w:ilvl w:val="0"/>
          <w:numId w:val="11"/>
        </w:numPr>
        <w:rPr>
          <w:lang w:val="en-US"/>
        </w:rPr>
      </w:pPr>
      <w:r>
        <w:rPr>
          <w:lang w:val="en-US"/>
        </w:rPr>
        <w:t xml:space="preserve">They must be center aligned. </w:t>
      </w:r>
    </w:p>
    <w:p w14:paraId="4157F550" w14:textId="77635EA2"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1.5 Line spacing, Before 24 pt</w:t>
      </w:r>
      <w:r w:rsidR="003A5A57">
        <w:rPr>
          <w:color w:val="202124"/>
          <w:shd w:val="clear" w:color="auto" w:fill="FFFFFF"/>
          <w:lang w:val="en-US"/>
        </w:rPr>
        <w:t xml:space="preserve"> and after</w:t>
      </w:r>
      <w:r w:rsidRPr="005B30F4">
        <w:rPr>
          <w:color w:val="202124"/>
          <w:shd w:val="clear" w:color="auto" w:fill="FFFFFF"/>
          <w:lang w:val="en-US"/>
        </w:rPr>
        <w:t xml:space="preserve"> 24 pt spacing.</w:t>
      </w:r>
    </w:p>
    <w:p w14:paraId="281A5D75" w14:textId="4AEBB18B" w:rsidR="002C7C41" w:rsidRPr="009B4C89" w:rsidRDefault="002C7C41" w:rsidP="007E1D41">
      <w:pPr>
        <w:pStyle w:val="Heading3"/>
      </w:pPr>
      <w:bookmarkStart w:id="79" w:name="_Toc81601499"/>
      <w:bookmarkStart w:id="80" w:name="_Toc146013690"/>
      <w:bookmarkStart w:id="81" w:name="_Toc146274306"/>
      <w:r w:rsidRPr="009B4C89">
        <w:t>Second Headings</w:t>
      </w:r>
      <w:bookmarkEnd w:id="79"/>
      <w:bookmarkEnd w:id="80"/>
      <w:bookmarkEnd w:id="81"/>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283AE588"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w:t>
      </w:r>
      <w:r w:rsidR="00951BB2">
        <w:rPr>
          <w:b/>
          <w:lang w:val="en-US"/>
        </w:rPr>
        <w:t>title case</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lastRenderedPageBreak/>
        <w:t xml:space="preserve">Second headings must follow the following format: </w:t>
      </w:r>
      <w:r w:rsidRPr="003619AE">
        <w:rPr>
          <w:color w:val="202124"/>
          <w:shd w:val="clear" w:color="auto" w:fill="FFFFFF"/>
          <w:lang w:val="en-US"/>
        </w:rPr>
        <w:t xml:space="preserve">1.5 Line spacing, Before 24 pt, After 24 pt spacing, </w:t>
      </w:r>
      <w:r w:rsidRPr="003619AE">
        <w:rPr>
          <w:lang w:val="en-US"/>
        </w:rPr>
        <w:t xml:space="preserve">but </w:t>
      </w:r>
      <w:r w:rsidRPr="003619AE">
        <w:rPr>
          <w:b/>
          <w:lang w:val="en-US"/>
        </w:rPr>
        <w:t>need not begin a new page</w:t>
      </w:r>
      <w:r w:rsidRPr="003619AE">
        <w:rPr>
          <w:lang w:val="en-US"/>
        </w:rPr>
        <w:t xml:space="preserve">. </w:t>
      </w:r>
    </w:p>
    <w:p w14:paraId="49F32146" w14:textId="24FE15F6" w:rsidR="002C7C41" w:rsidRPr="009B4C89" w:rsidRDefault="002C7C41" w:rsidP="007E1D41">
      <w:pPr>
        <w:pStyle w:val="Heading3"/>
      </w:pPr>
      <w:bookmarkStart w:id="82" w:name="_Toc81601500"/>
      <w:bookmarkStart w:id="83" w:name="_Toc146013691"/>
      <w:bookmarkStart w:id="84" w:name="_Toc146274307"/>
      <w:r w:rsidRPr="009B4C89">
        <w:t>First Subheadings</w:t>
      </w:r>
      <w:bookmarkEnd w:id="82"/>
      <w:bookmarkEnd w:id="83"/>
      <w:bookmarkEnd w:id="84"/>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4EAF88A6"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Before 24 pt, After 24 pt spacing, </w:t>
      </w:r>
      <w:r w:rsidRPr="003619AE">
        <w:rPr>
          <w:lang w:val="en-US"/>
        </w:rPr>
        <w:t xml:space="preserve">but </w:t>
      </w:r>
      <w:r w:rsidRPr="003619AE">
        <w:rPr>
          <w:b/>
          <w:lang w:val="en-US"/>
        </w:rPr>
        <w:t>need not begin a new page</w:t>
      </w:r>
      <w:r w:rsidRPr="003619AE">
        <w:rPr>
          <w:lang w:val="en-US"/>
        </w:rPr>
        <w:t xml:space="preserve">. </w:t>
      </w:r>
    </w:p>
    <w:p w14:paraId="7E24021F" w14:textId="0B1C1414" w:rsidR="002C7C41" w:rsidRPr="009B4C89" w:rsidRDefault="002C7C41" w:rsidP="007E1D41">
      <w:pPr>
        <w:pStyle w:val="Heading3"/>
      </w:pPr>
      <w:bookmarkStart w:id="85" w:name="_Toc81601501"/>
      <w:bookmarkStart w:id="86" w:name="_Toc146013692"/>
      <w:bookmarkStart w:id="87" w:name="_Toc146274308"/>
      <w:r w:rsidRPr="009B4C89">
        <w:t>Second Subheadings</w:t>
      </w:r>
      <w:bookmarkEnd w:id="85"/>
      <w:bookmarkEnd w:id="86"/>
      <w:bookmarkEnd w:id="87"/>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04921A3" w14:textId="77C9D622" w:rsidR="002C7C41" w:rsidRPr="00951BB2" w:rsidRDefault="002C7C41" w:rsidP="00903EB5">
      <w:pPr>
        <w:pStyle w:val="myNormalStyle"/>
        <w:numPr>
          <w:ilvl w:val="0"/>
          <w:numId w:val="15"/>
        </w:numPr>
        <w:rPr>
          <w:lang w:val="en-US"/>
        </w:rPr>
      </w:pPr>
      <w:r w:rsidRPr="00951BB2">
        <w:rPr>
          <w:lang w:val="en-US"/>
        </w:rPr>
        <w:t xml:space="preserve">They must be typed in 12 points, boldface, italic, left-justified,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r w:rsidR="00951BB2">
        <w:rPr>
          <w:lang w:val="en-US"/>
        </w:rPr>
        <w:t xml:space="preserve"> </w:t>
      </w:r>
      <w:r w:rsidRPr="00951BB2">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Before 0 pt, After 10 pt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pt, After 10 pt. </w:t>
      </w:r>
      <w:r w:rsidRPr="003619AE">
        <w:rPr>
          <w:i/>
          <w:iCs/>
          <w:lang w:val="en-US"/>
        </w:rPr>
        <w:t>e.g.</w:t>
      </w:r>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01BB195D" w:rsidR="002C7C41" w:rsidRPr="009B4C89" w:rsidRDefault="00637833" w:rsidP="006B2778">
      <w:pPr>
        <w:pStyle w:val="Heading2"/>
      </w:pPr>
      <w:bookmarkStart w:id="88" w:name="_Toc81601502"/>
      <w:bookmarkStart w:id="89" w:name="_Toc146013693"/>
      <w:bookmarkStart w:id="90" w:name="_Toc146274309"/>
      <w:r w:rsidRPr="009B4C89">
        <w:lastRenderedPageBreak/>
        <w:t>Footnotes</w:t>
      </w:r>
      <w:bookmarkEnd w:id="88"/>
      <w:bookmarkEnd w:id="89"/>
      <w:bookmarkEnd w:id="90"/>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3A25E66D" w:rsidR="00D73499" w:rsidRPr="00D73499" w:rsidRDefault="00D73499" w:rsidP="006B2778">
      <w:pPr>
        <w:pStyle w:val="Heading2"/>
      </w:pPr>
      <w:bookmarkStart w:id="91" w:name="_Toc81601503"/>
      <w:bookmarkStart w:id="92" w:name="_Toc146013694"/>
      <w:bookmarkStart w:id="93" w:name="_Toc146274310"/>
      <w:r w:rsidRPr="00D73499">
        <w:t>BIBLIOGRAPHICAL MATERIAL</w:t>
      </w:r>
      <w:bookmarkEnd w:id="91"/>
      <w:bookmarkEnd w:id="92"/>
      <w:bookmarkEnd w:id="93"/>
    </w:p>
    <w:p w14:paraId="4CBDE6E8" w14:textId="33DB803D" w:rsidR="00D73499" w:rsidRPr="00D73499" w:rsidRDefault="00D73499" w:rsidP="00D73499">
      <w:pPr>
        <w:pStyle w:val="myNormalStyle"/>
      </w:pPr>
      <w:r w:rsidRPr="00D73499">
        <w:t>Citations and references shall be in the correct format</w:t>
      </w:r>
      <w:r w:rsidR="002C427F">
        <w:t xml:space="preserve"> (APA 7</w:t>
      </w:r>
      <w:r w:rsidR="002C427F" w:rsidRPr="002C427F">
        <w:rPr>
          <w:vertAlign w:val="superscript"/>
        </w:rPr>
        <w:t>th</w:t>
      </w:r>
      <w:r w:rsidR="002C427F">
        <w:t xml:space="preserve"> edition)</w:t>
      </w:r>
      <w:r w:rsidRPr="00D73499">
        <w:t>:</w:t>
      </w:r>
    </w:p>
    <w:p w14:paraId="094D2446" w14:textId="5984462C" w:rsidR="002C427F" w:rsidRPr="002C427F" w:rsidRDefault="002C427F" w:rsidP="002C427F">
      <w:pPr>
        <w:pStyle w:val="myNormalStyle"/>
        <w:numPr>
          <w:ilvl w:val="0"/>
          <w:numId w:val="22"/>
        </w:numPr>
        <w:rPr>
          <w:lang w:val="en-US"/>
        </w:rPr>
      </w:pPr>
      <w:r w:rsidRPr="002C427F">
        <w:rPr>
          <w:b/>
          <w:bCs/>
          <w:lang w:val="en-US"/>
        </w:rPr>
        <w:t>Paraphrasing:</w:t>
      </w:r>
    </w:p>
    <w:p w14:paraId="6F754DF8" w14:textId="77777777" w:rsidR="002C427F" w:rsidRPr="002C427F" w:rsidRDefault="002C427F" w:rsidP="002C427F">
      <w:pPr>
        <w:pStyle w:val="myNormalStyle"/>
        <w:ind w:left="720"/>
        <w:rPr>
          <w:lang w:val="en-US"/>
        </w:rPr>
      </w:pPr>
      <w:r w:rsidRPr="002C427F">
        <w:rPr>
          <w:lang w:val="en-US"/>
        </w:rPr>
        <w:t>When you paraphrase someone else's ideas or information in your own words, you should include an in-text citation. Here's the basic format:</w:t>
      </w:r>
    </w:p>
    <w:p w14:paraId="023D1A4F" w14:textId="03FCC762" w:rsidR="002C427F" w:rsidRPr="002C427F" w:rsidRDefault="002C427F" w:rsidP="002C427F">
      <w:pPr>
        <w:pStyle w:val="myNormalStyle"/>
        <w:ind w:left="720"/>
        <w:rPr>
          <w:lang w:val="en-US"/>
        </w:rPr>
      </w:pPr>
      <w:r w:rsidRPr="002C427F">
        <w:rPr>
          <w:b/>
          <w:bCs/>
          <w:lang w:val="en-US"/>
        </w:rPr>
        <w:t>Author(s) and Year:</w:t>
      </w:r>
      <w:r w:rsidRPr="002C427F">
        <w:rPr>
          <w:lang w:val="en-US"/>
        </w:rPr>
        <w:t xml:space="preserve"> (Author's Last Name, Year</w:t>
      </w:r>
      <w:r w:rsidR="00DC523A">
        <w:rPr>
          <w:lang w:val="en-US"/>
        </w:rPr>
        <w:t>, p. #</w:t>
      </w:r>
      <w:r w:rsidRPr="002C427F">
        <w:rPr>
          <w:lang w:val="en-US"/>
        </w:rPr>
        <w:t>)</w:t>
      </w:r>
    </w:p>
    <w:p w14:paraId="7D26FBDF" w14:textId="77777777" w:rsidR="002C427F" w:rsidRPr="002C427F" w:rsidRDefault="002C427F" w:rsidP="002C427F">
      <w:pPr>
        <w:pStyle w:val="myNormalStyle"/>
        <w:ind w:left="1440"/>
        <w:rPr>
          <w:lang w:val="en-US"/>
        </w:rPr>
      </w:pPr>
      <w:r w:rsidRPr="002C427F">
        <w:rPr>
          <w:lang w:val="en-US"/>
        </w:rPr>
        <w:t>Example:</w:t>
      </w:r>
    </w:p>
    <w:p w14:paraId="5B999C8A" w14:textId="297B90E7" w:rsidR="002C427F" w:rsidRPr="002C427F" w:rsidRDefault="002C427F" w:rsidP="002C427F">
      <w:pPr>
        <w:pStyle w:val="myNormalStyle"/>
        <w:ind w:left="1440"/>
        <w:rPr>
          <w:lang w:val="en-US"/>
        </w:rPr>
      </w:pPr>
      <w:r w:rsidRPr="002C427F">
        <w:rPr>
          <w:lang w:val="en-US"/>
        </w:rPr>
        <w:t>Original Text: "The study found that exercise improves cognitive function in older adults" (Smith, 2020</w:t>
      </w:r>
      <w:r w:rsidR="00DC523A">
        <w:rPr>
          <w:lang w:val="en-US"/>
        </w:rPr>
        <w:t>, p. 23</w:t>
      </w:r>
      <w:r w:rsidRPr="002C427F">
        <w:rPr>
          <w:lang w:val="en-US"/>
        </w:rPr>
        <w:t>).</w:t>
      </w:r>
    </w:p>
    <w:p w14:paraId="2F1734B9" w14:textId="3BBC6A7C" w:rsidR="002C427F" w:rsidRPr="002C427F" w:rsidRDefault="002C427F" w:rsidP="002C427F">
      <w:pPr>
        <w:pStyle w:val="myNormalStyle"/>
        <w:ind w:left="1440"/>
        <w:rPr>
          <w:lang w:val="en-US"/>
        </w:rPr>
      </w:pPr>
      <w:r w:rsidRPr="002C427F">
        <w:rPr>
          <w:lang w:val="en-US"/>
        </w:rPr>
        <w:t>Paraphrased: Recent research (Smith, 2020</w:t>
      </w:r>
      <w:r w:rsidR="00DC523A">
        <w:rPr>
          <w:lang w:val="en-US"/>
        </w:rPr>
        <w:t>, p. 23</w:t>
      </w:r>
      <w:r w:rsidRPr="002C427F">
        <w:rPr>
          <w:lang w:val="en-US"/>
        </w:rPr>
        <w:t>) suggests that physical activity enhances cognitive abilities in the elderly.</w:t>
      </w:r>
    </w:p>
    <w:p w14:paraId="284E67D6" w14:textId="0079734A" w:rsidR="002C427F" w:rsidRPr="002C427F" w:rsidRDefault="002C427F" w:rsidP="002C427F">
      <w:pPr>
        <w:pStyle w:val="myNormalStyle"/>
        <w:numPr>
          <w:ilvl w:val="0"/>
          <w:numId w:val="22"/>
        </w:numPr>
        <w:rPr>
          <w:lang w:val="en-US"/>
        </w:rPr>
      </w:pPr>
      <w:r w:rsidRPr="002C427F">
        <w:rPr>
          <w:b/>
          <w:bCs/>
          <w:lang w:val="en-US"/>
        </w:rPr>
        <w:lastRenderedPageBreak/>
        <w:t>Short Direct Quotes (Fewer than 40 Words):</w:t>
      </w:r>
    </w:p>
    <w:p w14:paraId="62F25348" w14:textId="77777777" w:rsidR="002C427F" w:rsidRPr="002C427F" w:rsidRDefault="002C427F" w:rsidP="002C427F">
      <w:pPr>
        <w:pStyle w:val="myNormalStyle"/>
        <w:ind w:left="720"/>
        <w:rPr>
          <w:lang w:val="en-US"/>
        </w:rPr>
      </w:pPr>
      <w:r w:rsidRPr="002C427F">
        <w:rPr>
          <w:lang w:val="en-US"/>
        </w:rPr>
        <w:t>When you include a short direct quote from a source, enclose the quote in double quotation marks and provide an in-text citation. Here's how:</w:t>
      </w:r>
    </w:p>
    <w:p w14:paraId="0571E97F" w14:textId="77777777" w:rsidR="002C427F" w:rsidRPr="002C427F" w:rsidRDefault="002C427F" w:rsidP="002C427F">
      <w:pPr>
        <w:pStyle w:val="myNormalStyle"/>
        <w:ind w:left="720"/>
        <w:rPr>
          <w:lang w:val="en-US"/>
        </w:rPr>
      </w:pPr>
      <w:r w:rsidRPr="002C427F">
        <w:rPr>
          <w:b/>
          <w:bCs/>
          <w:lang w:val="en-US"/>
        </w:rPr>
        <w:t>Author(s), Year, and Page Number:</w:t>
      </w:r>
      <w:r w:rsidRPr="002C427F">
        <w:rPr>
          <w:lang w:val="en-US"/>
        </w:rPr>
        <w:t xml:space="preserve"> (Author's Last Name, Year, p. Page Number)</w:t>
      </w:r>
    </w:p>
    <w:p w14:paraId="7E1755AB" w14:textId="77777777" w:rsidR="002C427F" w:rsidRPr="002C427F" w:rsidRDefault="002C427F" w:rsidP="002C427F">
      <w:pPr>
        <w:pStyle w:val="myNormalStyle"/>
        <w:ind w:left="720"/>
        <w:rPr>
          <w:lang w:val="en-US"/>
        </w:rPr>
      </w:pPr>
      <w:r w:rsidRPr="002C427F">
        <w:rPr>
          <w:lang w:val="en-US"/>
        </w:rPr>
        <w:t>Example:</w:t>
      </w:r>
    </w:p>
    <w:p w14:paraId="603E8B96" w14:textId="77777777" w:rsidR="002C427F" w:rsidRPr="002C427F" w:rsidRDefault="002C427F" w:rsidP="002C427F">
      <w:pPr>
        <w:pStyle w:val="myNormalStyle"/>
        <w:ind w:left="1440"/>
        <w:rPr>
          <w:lang w:val="en-US"/>
        </w:rPr>
      </w:pPr>
      <w:r w:rsidRPr="002C427F">
        <w:rPr>
          <w:lang w:val="en-US"/>
        </w:rPr>
        <w:t>Original Text: "Climate change is a global concern" (Johnson, 2019, p. 25).</w:t>
      </w:r>
    </w:p>
    <w:p w14:paraId="5A7DED1B" w14:textId="77777777" w:rsidR="002C427F" w:rsidRPr="002C427F" w:rsidRDefault="002C427F" w:rsidP="002C427F">
      <w:pPr>
        <w:pStyle w:val="myNormalStyle"/>
        <w:ind w:left="1440"/>
        <w:rPr>
          <w:lang w:val="en-US"/>
        </w:rPr>
      </w:pPr>
      <w:r w:rsidRPr="002C427F">
        <w:rPr>
          <w:lang w:val="en-US"/>
        </w:rPr>
        <w:t>In-Text Citation: Johnson (2019) stated, "Climate change is a global concern" (p. 25).</w:t>
      </w:r>
    </w:p>
    <w:p w14:paraId="48CABBF2" w14:textId="24411DA4" w:rsidR="002C427F" w:rsidRPr="00294BB2" w:rsidRDefault="002C427F" w:rsidP="002C427F">
      <w:pPr>
        <w:pStyle w:val="myNormalStyle"/>
        <w:numPr>
          <w:ilvl w:val="0"/>
          <w:numId w:val="22"/>
        </w:numPr>
        <w:rPr>
          <w:b/>
        </w:rPr>
      </w:pPr>
      <w:r w:rsidRPr="00294BB2">
        <w:rPr>
          <w:b/>
        </w:rPr>
        <w:t>Long Direct Quotes (40 Words or More):</w:t>
      </w:r>
    </w:p>
    <w:p w14:paraId="24991020" w14:textId="77777777" w:rsidR="002C427F" w:rsidRDefault="002C427F" w:rsidP="002C427F">
      <w:pPr>
        <w:pStyle w:val="myNormalStyle"/>
        <w:ind w:left="720"/>
      </w:pPr>
      <w:r>
        <w:t>For long direct quotes, use a block quotation format without quotation marks, and indent the entire block. Place the in-text citation after the period at the end of the quote. Here's how:</w:t>
      </w:r>
    </w:p>
    <w:p w14:paraId="1F0C73F8" w14:textId="77777777" w:rsidR="002C427F" w:rsidRDefault="002C427F" w:rsidP="002C427F">
      <w:pPr>
        <w:pStyle w:val="myNormalStyle"/>
        <w:ind w:left="1440"/>
      </w:pPr>
      <w:r>
        <w:t>Begin the quote on a new line.</w:t>
      </w:r>
    </w:p>
    <w:p w14:paraId="3BC9AA7D" w14:textId="4FA6D6A7" w:rsidR="002C427F" w:rsidRDefault="002C427F" w:rsidP="002C427F">
      <w:pPr>
        <w:pStyle w:val="myNormalStyle"/>
        <w:ind w:left="1440"/>
      </w:pPr>
      <w:r>
        <w:t xml:space="preserve">Indent the entire quote by </w:t>
      </w:r>
      <w:r w:rsidR="00195469">
        <w:t>1 cm</w:t>
      </w:r>
      <w:r>
        <w:t xml:space="preserve"> from the left margin.</w:t>
      </w:r>
    </w:p>
    <w:p w14:paraId="429E5C7F" w14:textId="77777777" w:rsidR="002C427F" w:rsidRDefault="002C427F" w:rsidP="002C427F">
      <w:pPr>
        <w:pStyle w:val="myNormalStyle"/>
        <w:ind w:left="1440"/>
      </w:pPr>
      <w:r>
        <w:t>Do not use double quotation marks.</w:t>
      </w:r>
    </w:p>
    <w:p w14:paraId="504F3ADE" w14:textId="77777777" w:rsidR="002C427F" w:rsidRDefault="002C427F" w:rsidP="002C427F">
      <w:pPr>
        <w:pStyle w:val="myNormalStyle"/>
        <w:ind w:left="1440"/>
      </w:pPr>
      <w:r>
        <w:t>Include the author(s), year, and page number (if applicable) after the period.</w:t>
      </w:r>
    </w:p>
    <w:p w14:paraId="739E84DE" w14:textId="619B724F"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2C427F">
        <w:t>written on the References section</w:t>
      </w:r>
      <w:r w:rsidRPr="00D73499">
        <w:t xml:space="preserve">. Reference text should be </w:t>
      </w:r>
      <w:r w:rsidR="002C427F" w:rsidRPr="002C427F">
        <w:rPr>
          <w:b/>
        </w:rPr>
        <w:t>left aligned</w:t>
      </w:r>
      <w:r w:rsidRPr="00D73499">
        <w:t>.</w:t>
      </w:r>
    </w:p>
    <w:p w14:paraId="235C267F" w14:textId="412FA91C" w:rsidR="00D73499" w:rsidRPr="003679AB" w:rsidRDefault="00D73499" w:rsidP="00D73499">
      <w:pPr>
        <w:pStyle w:val="myNormalStyle"/>
        <w:numPr>
          <w:ilvl w:val="0"/>
          <w:numId w:val="22"/>
        </w:numPr>
      </w:pPr>
      <w:r w:rsidRPr="00D73499">
        <w:t xml:space="preserve">Reference text must follow </w:t>
      </w:r>
      <w:r w:rsidRPr="00D73499">
        <w:rPr>
          <w:color w:val="202124"/>
          <w:shd w:val="clear" w:color="auto" w:fill="FFFFFF"/>
        </w:rPr>
        <w:t>1.5 Line spacing, Before 0 pt, After 10 pt spacing</w:t>
      </w:r>
    </w:p>
    <w:p w14:paraId="5C77779A" w14:textId="7E0C9FE5" w:rsidR="003679AB" w:rsidRPr="003679AB" w:rsidRDefault="003679AB" w:rsidP="003679AB">
      <w:pPr>
        <w:pStyle w:val="Heading3"/>
        <w:rPr>
          <w:color w:val="auto"/>
        </w:rPr>
      </w:pPr>
      <w:bookmarkStart w:id="94" w:name="_Toc146274311"/>
      <w:r>
        <w:t>Block Quotations</w:t>
      </w:r>
      <w:bookmarkEnd w:id="94"/>
    </w:p>
    <w:p w14:paraId="112AE414" w14:textId="77777777" w:rsidR="003679AB" w:rsidRPr="00CF4EFC" w:rsidRDefault="003679AB" w:rsidP="003679AB">
      <w:pPr>
        <w:pStyle w:val="myNormalStyle"/>
      </w:pPr>
      <w:r w:rsidRPr="00CF4EFC">
        <w:t>Quotations as a paragraph should be separated from the original text of th</w:t>
      </w:r>
      <w:r>
        <w:t>e thesis. It must be typed in 12</w:t>
      </w:r>
      <w:r w:rsidRPr="00CF4EFC">
        <w:t xml:space="preserve"> points. A new quotation must not begin at the bottom of a page if there is </w:t>
      </w:r>
      <w:r>
        <w:t>insufficient</w:t>
      </w:r>
      <w:r w:rsidRPr="00CF4EFC">
        <w:t xml:space="preserve"> space for at least two text lines. </w:t>
      </w:r>
      <w:r>
        <w:t xml:space="preserve">There should be no quotation marks. </w:t>
      </w:r>
      <w:r w:rsidRPr="00CF4EFC">
        <w:t xml:space="preserve">Quotations must also be separated 1 cm from </w:t>
      </w:r>
      <w:r>
        <w:t xml:space="preserve">the </w:t>
      </w:r>
      <w:r w:rsidRPr="00CF4EFC">
        <w:t xml:space="preserve">left </w:t>
      </w:r>
      <w:r>
        <w:t>margin,</w:t>
      </w:r>
      <w:r w:rsidRPr="00CF4EFC">
        <w:t xml:space="preserve"> as illustrated in the example.</w:t>
      </w:r>
    </w:p>
    <w:p w14:paraId="357C8FF5" w14:textId="54045C96" w:rsidR="003679AB" w:rsidRPr="00D36FB4" w:rsidRDefault="003679AB" w:rsidP="003679AB">
      <w:pPr>
        <w:pStyle w:val="MyQuotations"/>
        <w:ind w:right="0"/>
        <w:rPr>
          <w:sz w:val="24"/>
          <w:szCs w:val="24"/>
        </w:rPr>
      </w:pPr>
      <w:r w:rsidRPr="00D36FB4">
        <w:rPr>
          <w:sz w:val="24"/>
          <w:szCs w:val="24"/>
        </w:rPr>
        <w:lastRenderedPageBreak/>
        <w:t>Within the intricate tapestry of human development, parental care and tenderness emerge as the profound catalysts of emotional well-being. Like the steady hand of a master weaver, parents craft the foundation upon which a child's sense of self, trust, and empathy are woven. In this nurturing embrace, the seeds of resilience and the blossoms of potential find their fertile ground, painting a vibrant landscape for a flourishing future</w:t>
      </w:r>
      <w:r w:rsidR="00DC523A">
        <w:rPr>
          <w:sz w:val="24"/>
          <w:szCs w:val="24"/>
        </w:rPr>
        <w:t>.</w:t>
      </w:r>
      <w:r>
        <w:rPr>
          <w:sz w:val="24"/>
          <w:szCs w:val="24"/>
        </w:rPr>
        <w:t xml:space="preserve"> (Smiths, 2010, p. 23)</w:t>
      </w:r>
    </w:p>
    <w:p w14:paraId="1364454A" w14:textId="4DF81D6B" w:rsidR="00DA2DE7" w:rsidRPr="00DA2DE7" w:rsidRDefault="00DA2DE7" w:rsidP="006B2778">
      <w:pPr>
        <w:pStyle w:val="Heading2"/>
      </w:pPr>
      <w:bookmarkStart w:id="95" w:name="_Toc146013695"/>
      <w:bookmarkStart w:id="96" w:name="_Toc146274312"/>
      <w:r w:rsidRPr="00DA2DE7">
        <w:t>TABLES AND FIGURES</w:t>
      </w:r>
      <w:bookmarkEnd w:id="95"/>
      <w:bookmarkEnd w:id="96"/>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colors, preferably black. </w:t>
      </w:r>
    </w:p>
    <w:p w14:paraId="6C923336" w14:textId="785569B7" w:rsidR="00CF2083" w:rsidRPr="00CF2083" w:rsidRDefault="00023E05" w:rsidP="00CF2083">
      <w:pPr>
        <w:pStyle w:val="MyTableCap"/>
        <w:rPr>
          <w:i/>
        </w:rPr>
      </w:pPr>
      <w:bookmarkStart w:id="97" w:name="_Toc81602470"/>
      <w:bookmarkStart w:id="98" w:name="_Toc145943144"/>
      <w:bookmarkStart w:id="99" w:name="_Toc146199089"/>
      <w:r w:rsidRPr="00CF2083">
        <w:rPr>
          <w:b/>
        </w:rPr>
        <w:t xml:space="preserve">Table </w:t>
      </w:r>
      <w:r w:rsidRPr="00CF2083">
        <w:rPr>
          <w:b/>
        </w:rPr>
        <w:fldChar w:fldCharType="begin"/>
      </w:r>
      <w:r w:rsidRPr="00CF2083">
        <w:rPr>
          <w:b/>
        </w:rPr>
        <w:instrText xml:space="preserve"> SEQ Table \* ARABIC </w:instrText>
      </w:r>
      <w:r w:rsidRPr="00CF2083">
        <w:rPr>
          <w:b/>
        </w:rPr>
        <w:fldChar w:fldCharType="separate"/>
      </w:r>
      <w:r w:rsidR="004F5281">
        <w:rPr>
          <w:b/>
          <w:noProof/>
        </w:rPr>
        <w:t>2</w:t>
      </w:r>
      <w:r w:rsidRPr="00CF2083">
        <w:rPr>
          <w:b/>
        </w:rPr>
        <w:fldChar w:fldCharType="end"/>
      </w:r>
      <w:r w:rsidR="00840B3D">
        <w:t xml:space="preserve"> </w:t>
      </w:r>
      <w:r w:rsidR="00CF2083">
        <w:br/>
      </w:r>
      <w:bookmarkEnd w:id="97"/>
      <w:r w:rsidR="00CF2083" w:rsidRPr="00CF2083">
        <w:rPr>
          <w:i/>
          <w:iCs/>
        </w:rPr>
        <w:t xml:space="preserve">Results </w:t>
      </w:r>
      <w:r w:rsidR="0092356C" w:rsidRPr="00CF2083">
        <w:rPr>
          <w:i/>
          <w:iCs/>
        </w:rPr>
        <w:t xml:space="preserve">from a factor analysis of the parental care and tenderness </w:t>
      </w:r>
      <w:r w:rsidR="00CF2083" w:rsidRPr="00CF2083">
        <w:rPr>
          <w:i/>
          <w:iCs/>
        </w:rPr>
        <w:t>(PCAT) Questionnaire</w:t>
      </w:r>
      <w:bookmarkEnd w:id="98"/>
      <w:bookmarkEnd w:id="99"/>
    </w:p>
    <w:tbl>
      <w:tblPr>
        <w:tblW w:w="5000" w:type="pct"/>
        <w:shd w:val="clear" w:color="auto" w:fill="FFFFFF"/>
        <w:tblCellMar>
          <w:left w:w="0" w:type="dxa"/>
          <w:right w:w="0" w:type="dxa"/>
        </w:tblCellMar>
        <w:tblLook w:val="04A0" w:firstRow="1" w:lastRow="0" w:firstColumn="1" w:lastColumn="0" w:noHBand="0" w:noVBand="1"/>
      </w:tblPr>
      <w:tblGrid>
        <w:gridCol w:w="2995"/>
        <w:gridCol w:w="881"/>
        <w:gridCol w:w="881"/>
        <w:gridCol w:w="881"/>
        <w:gridCol w:w="881"/>
        <w:gridCol w:w="1546"/>
        <w:gridCol w:w="717"/>
      </w:tblGrid>
      <w:tr w:rsidR="00023E05" w:rsidRPr="00145EFC" w14:paraId="75368923"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7A79434E"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Measure</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19180059"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Urban</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48D2174B"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Rural</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3ED48498"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i/>
                <w:iCs/>
                <w:bdr w:val="none" w:sz="0" w:space="0" w:color="auto" w:frame="1"/>
              </w:rPr>
              <w:t>F</w:t>
            </w:r>
            <w:r w:rsidRPr="00145EFC">
              <w:rPr>
                <w:rFonts w:eastAsia="Times New Roman" w:cs="Times New Roman"/>
              </w:rPr>
              <w:t>(1, 294)</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9EF87B8"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η</w:t>
            </w:r>
            <w:r w:rsidRPr="00145EFC">
              <w:rPr>
                <w:rFonts w:eastAsia="Times New Roman" w:cs="Times New Roman"/>
                <w:vertAlign w:val="superscript"/>
              </w:rPr>
              <w:t>2</w:t>
            </w:r>
          </w:p>
        </w:tc>
      </w:tr>
      <w:tr w:rsidR="00023E05" w:rsidRPr="00145EFC" w14:paraId="0EC09889" w14:textId="77777777" w:rsidTr="00294BB2">
        <w:tc>
          <w:tcPr>
            <w:tcW w:w="0" w:type="auto"/>
            <w:shd w:val="clear" w:color="auto" w:fill="FFFFFF"/>
            <w:tcMar>
              <w:top w:w="150" w:type="dxa"/>
              <w:left w:w="150" w:type="dxa"/>
              <w:bottom w:w="0" w:type="dxa"/>
              <w:right w:w="75" w:type="dxa"/>
            </w:tcMar>
            <w:vAlign w:val="bottom"/>
            <w:hideMark/>
          </w:tcPr>
          <w:p w14:paraId="4838081D" w14:textId="77777777" w:rsidR="00023E05" w:rsidRPr="00145EFC" w:rsidRDefault="00023E05" w:rsidP="00294BB2">
            <w:pP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289C18E1"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07732923"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67FDDC6F"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10FE7B6C"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0DD1A3B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E81A5C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531B421C"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0DA874D2" w14:textId="77777777" w:rsidR="00023E05" w:rsidRPr="00145EFC" w:rsidRDefault="00023E05" w:rsidP="00294BB2">
            <w:pPr>
              <w:textAlignment w:val="baseline"/>
              <w:rPr>
                <w:rFonts w:eastAsia="Times New Roman" w:cs="Times New Roman"/>
              </w:rPr>
            </w:pPr>
            <w:r w:rsidRPr="00145EFC">
              <w:rPr>
                <w:rFonts w:eastAsia="Times New Roman" w:cs="Times New Roman"/>
              </w:rPr>
              <w:t>Self-esteem</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129666D9" w14:textId="77777777" w:rsidR="00023E05" w:rsidRPr="00145EFC" w:rsidRDefault="00023E05" w:rsidP="00294BB2">
            <w:pPr>
              <w:jc w:val="center"/>
              <w:rPr>
                <w:rFonts w:eastAsia="Times New Roman" w:cs="Times New Roman"/>
              </w:rPr>
            </w:pPr>
            <w:r w:rsidRPr="00145EFC">
              <w:rPr>
                <w:rFonts w:eastAsia="Times New Roman" w:cs="Times New Roman"/>
              </w:rPr>
              <w:t>2.91</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2EF43C0B" w14:textId="77777777" w:rsidR="00023E05" w:rsidRPr="00145EFC" w:rsidRDefault="00023E05" w:rsidP="00294BB2">
            <w:pPr>
              <w:jc w:val="center"/>
              <w:rPr>
                <w:rFonts w:eastAsia="Times New Roman" w:cs="Times New Roman"/>
              </w:rPr>
            </w:pPr>
            <w:r w:rsidRPr="00145EFC">
              <w:rPr>
                <w:rFonts w:eastAsia="Times New Roman" w:cs="Times New Roman"/>
              </w:rPr>
              <w:t>0.49</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6AB04816" w14:textId="77777777" w:rsidR="00023E05" w:rsidRPr="00145EFC" w:rsidRDefault="00023E05" w:rsidP="00294BB2">
            <w:pPr>
              <w:jc w:val="center"/>
              <w:rPr>
                <w:rFonts w:eastAsia="Times New Roman" w:cs="Times New Roman"/>
              </w:rPr>
            </w:pPr>
            <w:r w:rsidRPr="00145EFC">
              <w:rPr>
                <w:rFonts w:eastAsia="Times New Roman" w:cs="Times New Roman"/>
              </w:rPr>
              <w:t>3.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7CA68E2" w14:textId="77777777" w:rsidR="00023E05" w:rsidRPr="00145EFC" w:rsidRDefault="00023E05" w:rsidP="00294BB2">
            <w:pPr>
              <w:jc w:val="center"/>
              <w:rPr>
                <w:rFonts w:eastAsia="Times New Roman" w:cs="Times New Roman"/>
              </w:rPr>
            </w:pPr>
            <w:r w:rsidRPr="00145EFC">
              <w:rPr>
                <w:rFonts w:eastAsia="Times New Roman" w:cs="Times New Roman"/>
              </w:rPr>
              <w:t>0.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B26675C" w14:textId="77777777" w:rsidR="00023E05" w:rsidRPr="00145EFC" w:rsidRDefault="00023E05" w:rsidP="00294BB2">
            <w:pPr>
              <w:jc w:val="center"/>
              <w:rPr>
                <w:rFonts w:eastAsia="Times New Roman" w:cs="Times New Roman"/>
              </w:rPr>
            </w:pPr>
            <w:r w:rsidRPr="00145EFC">
              <w:rPr>
                <w:rFonts w:eastAsia="Times New Roman" w:cs="Times New Roman"/>
              </w:rPr>
              <w:t>68.87</w:t>
            </w:r>
            <w:r w:rsidRPr="00145EFC">
              <w:rPr>
                <w:rFonts w:eastAsia="Times New Roman" w:cs="Times New Roman"/>
                <w:vertAlign w:val="superscript"/>
              </w:rPr>
              <w:t>***</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B583CA5" w14:textId="77777777" w:rsidR="00023E05" w:rsidRPr="00145EFC" w:rsidRDefault="00023E05" w:rsidP="00294BB2">
            <w:pPr>
              <w:jc w:val="center"/>
              <w:rPr>
                <w:rFonts w:eastAsia="Times New Roman" w:cs="Times New Roman"/>
              </w:rPr>
            </w:pPr>
            <w:r w:rsidRPr="00145EFC">
              <w:rPr>
                <w:rFonts w:eastAsia="Times New Roman" w:cs="Times New Roman"/>
              </w:rPr>
              <w:t>.19</w:t>
            </w:r>
          </w:p>
        </w:tc>
      </w:tr>
      <w:tr w:rsidR="00023E05" w:rsidRPr="00145EFC" w14:paraId="1FE74945" w14:textId="77777777" w:rsidTr="00294BB2">
        <w:tc>
          <w:tcPr>
            <w:tcW w:w="0" w:type="auto"/>
            <w:shd w:val="clear" w:color="auto" w:fill="FFFFFF"/>
            <w:tcMar>
              <w:top w:w="150" w:type="dxa"/>
              <w:left w:w="150" w:type="dxa"/>
              <w:bottom w:w="0" w:type="dxa"/>
              <w:right w:w="75" w:type="dxa"/>
            </w:tcMar>
            <w:vAlign w:val="bottom"/>
            <w:hideMark/>
          </w:tcPr>
          <w:p w14:paraId="57C4008A" w14:textId="77777777" w:rsidR="00023E05" w:rsidRPr="00145EFC" w:rsidRDefault="00023E05" w:rsidP="00294BB2">
            <w:pPr>
              <w:rPr>
                <w:rFonts w:eastAsia="Times New Roman" w:cs="Times New Roman"/>
              </w:rPr>
            </w:pPr>
            <w:r w:rsidRPr="00145EFC">
              <w:rPr>
                <w:rFonts w:eastAsia="Times New Roman" w:cs="Times New Roman"/>
              </w:rPr>
              <w:t>Social support</w:t>
            </w:r>
          </w:p>
        </w:tc>
        <w:tc>
          <w:tcPr>
            <w:tcW w:w="0" w:type="auto"/>
            <w:shd w:val="clear" w:color="auto" w:fill="FFFFFF"/>
            <w:tcMar>
              <w:top w:w="150" w:type="dxa"/>
              <w:left w:w="150" w:type="dxa"/>
              <w:bottom w:w="0" w:type="dxa"/>
              <w:right w:w="75" w:type="dxa"/>
            </w:tcMar>
            <w:vAlign w:val="bottom"/>
            <w:hideMark/>
          </w:tcPr>
          <w:p w14:paraId="15559C35" w14:textId="77777777" w:rsidR="00023E05" w:rsidRPr="00145EFC" w:rsidRDefault="00023E05" w:rsidP="00294BB2">
            <w:pPr>
              <w:jc w:val="center"/>
              <w:rPr>
                <w:rFonts w:eastAsia="Times New Roman" w:cs="Times New Roman"/>
              </w:rPr>
            </w:pPr>
            <w:r w:rsidRPr="00145EFC">
              <w:rPr>
                <w:rFonts w:eastAsia="Times New Roman" w:cs="Times New Roman"/>
              </w:rPr>
              <w:t>4.22</w:t>
            </w:r>
          </w:p>
        </w:tc>
        <w:tc>
          <w:tcPr>
            <w:tcW w:w="0" w:type="auto"/>
            <w:shd w:val="clear" w:color="auto" w:fill="FFFFFF"/>
            <w:tcMar>
              <w:top w:w="150" w:type="dxa"/>
              <w:left w:w="150" w:type="dxa"/>
              <w:bottom w:w="0" w:type="dxa"/>
              <w:right w:w="75" w:type="dxa"/>
            </w:tcMar>
            <w:vAlign w:val="bottom"/>
            <w:hideMark/>
          </w:tcPr>
          <w:p w14:paraId="10564A37" w14:textId="77777777" w:rsidR="00023E05" w:rsidRPr="00145EFC" w:rsidRDefault="00023E05" w:rsidP="00294BB2">
            <w:pPr>
              <w:jc w:val="center"/>
              <w:rPr>
                <w:rFonts w:eastAsia="Times New Roman" w:cs="Times New Roman"/>
              </w:rPr>
            </w:pPr>
            <w:r w:rsidRPr="00145EFC">
              <w:rPr>
                <w:rFonts w:eastAsia="Times New Roman" w:cs="Times New Roman"/>
              </w:rPr>
              <w:t>1.50</w:t>
            </w:r>
          </w:p>
        </w:tc>
        <w:tc>
          <w:tcPr>
            <w:tcW w:w="0" w:type="auto"/>
            <w:shd w:val="clear" w:color="auto" w:fill="FFFFFF"/>
            <w:tcMar>
              <w:top w:w="150" w:type="dxa"/>
              <w:left w:w="150" w:type="dxa"/>
              <w:bottom w:w="0" w:type="dxa"/>
              <w:right w:w="75" w:type="dxa"/>
            </w:tcMar>
            <w:vAlign w:val="bottom"/>
            <w:hideMark/>
          </w:tcPr>
          <w:p w14:paraId="5969D2DB" w14:textId="77777777" w:rsidR="00023E05" w:rsidRPr="00145EFC" w:rsidRDefault="00023E05" w:rsidP="00294BB2">
            <w:pPr>
              <w:jc w:val="center"/>
              <w:rPr>
                <w:rFonts w:eastAsia="Times New Roman" w:cs="Times New Roman"/>
              </w:rPr>
            </w:pPr>
            <w:r w:rsidRPr="00145EFC">
              <w:rPr>
                <w:rFonts w:eastAsia="Times New Roman" w:cs="Times New Roman"/>
              </w:rPr>
              <w:t>5.56</w:t>
            </w:r>
          </w:p>
        </w:tc>
        <w:tc>
          <w:tcPr>
            <w:tcW w:w="0" w:type="auto"/>
            <w:shd w:val="clear" w:color="auto" w:fill="FFFFFF"/>
            <w:tcMar>
              <w:top w:w="150" w:type="dxa"/>
              <w:left w:w="150" w:type="dxa"/>
              <w:bottom w:w="0" w:type="dxa"/>
              <w:right w:w="75" w:type="dxa"/>
            </w:tcMar>
            <w:vAlign w:val="bottom"/>
            <w:hideMark/>
          </w:tcPr>
          <w:p w14:paraId="4BCB0236"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620A59D" w14:textId="77777777" w:rsidR="00023E05" w:rsidRPr="00145EFC" w:rsidRDefault="00023E05" w:rsidP="00294BB2">
            <w:pPr>
              <w:jc w:val="center"/>
              <w:rPr>
                <w:rFonts w:eastAsia="Times New Roman" w:cs="Times New Roman"/>
              </w:rPr>
            </w:pPr>
            <w:r w:rsidRPr="00145EFC">
              <w:rPr>
                <w:rFonts w:eastAsia="Times New Roman" w:cs="Times New Roman"/>
              </w:rPr>
              <w:t>62.60</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6D7E4343" w14:textId="77777777" w:rsidR="00023E05" w:rsidRPr="00145EFC" w:rsidRDefault="00023E05" w:rsidP="00294BB2">
            <w:pPr>
              <w:jc w:val="center"/>
              <w:rPr>
                <w:rFonts w:eastAsia="Times New Roman" w:cs="Times New Roman"/>
              </w:rPr>
            </w:pPr>
            <w:r w:rsidRPr="00145EFC">
              <w:rPr>
                <w:rFonts w:eastAsia="Times New Roman" w:cs="Times New Roman"/>
              </w:rPr>
              <w:t>.17</w:t>
            </w:r>
          </w:p>
        </w:tc>
      </w:tr>
      <w:tr w:rsidR="00023E05" w:rsidRPr="00145EFC" w14:paraId="6CAC3B44" w14:textId="77777777" w:rsidTr="00294BB2">
        <w:tc>
          <w:tcPr>
            <w:tcW w:w="0" w:type="auto"/>
            <w:shd w:val="clear" w:color="auto" w:fill="FFFFFF"/>
            <w:tcMar>
              <w:top w:w="150" w:type="dxa"/>
              <w:left w:w="150" w:type="dxa"/>
              <w:bottom w:w="0" w:type="dxa"/>
              <w:right w:w="75" w:type="dxa"/>
            </w:tcMar>
            <w:vAlign w:val="bottom"/>
            <w:hideMark/>
          </w:tcPr>
          <w:p w14:paraId="06F28D26" w14:textId="77777777" w:rsidR="00023E05" w:rsidRPr="00145EFC" w:rsidRDefault="00023E05" w:rsidP="00294BB2">
            <w:pPr>
              <w:rPr>
                <w:rFonts w:eastAsia="Times New Roman" w:cs="Times New Roman"/>
              </w:rPr>
            </w:pPr>
            <w:r w:rsidRPr="00145EFC">
              <w:rPr>
                <w:rFonts w:eastAsia="Times New Roman" w:cs="Times New Roman"/>
              </w:rPr>
              <w:t>Cognitive appraisals</w:t>
            </w:r>
          </w:p>
        </w:tc>
        <w:tc>
          <w:tcPr>
            <w:tcW w:w="0" w:type="auto"/>
            <w:shd w:val="clear" w:color="auto" w:fill="FFFFFF"/>
            <w:tcMar>
              <w:top w:w="150" w:type="dxa"/>
              <w:left w:w="150" w:type="dxa"/>
              <w:bottom w:w="0" w:type="dxa"/>
              <w:right w:w="75" w:type="dxa"/>
            </w:tcMar>
            <w:vAlign w:val="bottom"/>
            <w:hideMark/>
          </w:tcPr>
          <w:p w14:paraId="221D9D4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528A38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3159AD3"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4EE1805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C068FA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2C2F7E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31B93282" w14:textId="77777777" w:rsidTr="00294BB2">
        <w:tc>
          <w:tcPr>
            <w:tcW w:w="0" w:type="auto"/>
            <w:shd w:val="clear" w:color="auto" w:fill="FFFFFF"/>
            <w:tcMar>
              <w:top w:w="150" w:type="dxa"/>
              <w:left w:w="150" w:type="dxa"/>
              <w:bottom w:w="0" w:type="dxa"/>
              <w:right w:w="75" w:type="dxa"/>
            </w:tcMar>
            <w:vAlign w:val="bottom"/>
            <w:hideMark/>
          </w:tcPr>
          <w:p w14:paraId="266A9950" w14:textId="77777777" w:rsidR="00023E05" w:rsidRPr="00145EFC" w:rsidRDefault="00023E05" w:rsidP="00294BB2">
            <w:pPr>
              <w:rPr>
                <w:rFonts w:eastAsia="Times New Roman" w:cs="Times New Roman"/>
              </w:rPr>
            </w:pPr>
            <w:r w:rsidRPr="00145EFC">
              <w:rPr>
                <w:rFonts w:eastAsia="Times New Roman" w:cs="Times New Roman"/>
              </w:rPr>
              <w:t>  Threat</w:t>
            </w:r>
          </w:p>
        </w:tc>
        <w:tc>
          <w:tcPr>
            <w:tcW w:w="0" w:type="auto"/>
            <w:shd w:val="clear" w:color="auto" w:fill="FFFFFF"/>
            <w:tcMar>
              <w:top w:w="150" w:type="dxa"/>
              <w:left w:w="150" w:type="dxa"/>
              <w:bottom w:w="0" w:type="dxa"/>
              <w:right w:w="75" w:type="dxa"/>
            </w:tcMar>
            <w:vAlign w:val="bottom"/>
            <w:hideMark/>
          </w:tcPr>
          <w:p w14:paraId="62886468" w14:textId="77777777" w:rsidR="00023E05" w:rsidRPr="00145EFC" w:rsidRDefault="00023E05" w:rsidP="00294BB2">
            <w:pPr>
              <w:jc w:val="center"/>
              <w:rPr>
                <w:rFonts w:eastAsia="Times New Roman" w:cs="Times New Roman"/>
              </w:rPr>
            </w:pPr>
            <w:r w:rsidRPr="00145EFC">
              <w:rPr>
                <w:rFonts w:eastAsia="Times New Roman" w:cs="Times New Roman"/>
              </w:rPr>
              <w:t>2.78</w:t>
            </w:r>
          </w:p>
        </w:tc>
        <w:tc>
          <w:tcPr>
            <w:tcW w:w="0" w:type="auto"/>
            <w:shd w:val="clear" w:color="auto" w:fill="FFFFFF"/>
            <w:tcMar>
              <w:top w:w="150" w:type="dxa"/>
              <w:left w:w="150" w:type="dxa"/>
              <w:bottom w:w="0" w:type="dxa"/>
              <w:right w:w="75" w:type="dxa"/>
            </w:tcMar>
            <w:vAlign w:val="bottom"/>
            <w:hideMark/>
          </w:tcPr>
          <w:p w14:paraId="2580DB86" w14:textId="77777777" w:rsidR="00023E05" w:rsidRPr="00145EFC" w:rsidRDefault="00023E05" w:rsidP="00294BB2">
            <w:pPr>
              <w:jc w:val="center"/>
              <w:rPr>
                <w:rFonts w:eastAsia="Times New Roman" w:cs="Times New Roman"/>
              </w:rPr>
            </w:pPr>
            <w:r w:rsidRPr="00145EFC">
              <w:rPr>
                <w:rFonts w:eastAsia="Times New Roman" w:cs="Times New Roman"/>
              </w:rPr>
              <w:t>0.87</w:t>
            </w:r>
          </w:p>
        </w:tc>
        <w:tc>
          <w:tcPr>
            <w:tcW w:w="0" w:type="auto"/>
            <w:shd w:val="clear" w:color="auto" w:fill="FFFFFF"/>
            <w:tcMar>
              <w:top w:w="150" w:type="dxa"/>
              <w:left w:w="150" w:type="dxa"/>
              <w:bottom w:w="0" w:type="dxa"/>
              <w:right w:w="75" w:type="dxa"/>
            </w:tcMar>
            <w:vAlign w:val="bottom"/>
            <w:hideMark/>
          </w:tcPr>
          <w:p w14:paraId="5B72732D" w14:textId="77777777" w:rsidR="00023E05" w:rsidRPr="00145EFC" w:rsidRDefault="00023E05" w:rsidP="00294BB2">
            <w:pPr>
              <w:jc w:val="center"/>
              <w:rPr>
                <w:rFonts w:eastAsia="Times New Roman" w:cs="Times New Roman"/>
              </w:rPr>
            </w:pPr>
            <w:r w:rsidRPr="00145EFC">
              <w:rPr>
                <w:rFonts w:eastAsia="Times New Roman" w:cs="Times New Roman"/>
              </w:rPr>
              <w:t>1.99</w:t>
            </w:r>
          </w:p>
        </w:tc>
        <w:tc>
          <w:tcPr>
            <w:tcW w:w="0" w:type="auto"/>
            <w:shd w:val="clear" w:color="auto" w:fill="FFFFFF"/>
            <w:tcMar>
              <w:top w:w="150" w:type="dxa"/>
              <w:left w:w="150" w:type="dxa"/>
              <w:bottom w:w="0" w:type="dxa"/>
              <w:right w:w="75" w:type="dxa"/>
            </w:tcMar>
            <w:vAlign w:val="bottom"/>
            <w:hideMark/>
          </w:tcPr>
          <w:p w14:paraId="50B97AD6"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76AA3663"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7AF55B36" w14:textId="77777777" w:rsidR="00023E05" w:rsidRPr="00145EFC" w:rsidRDefault="00023E05" w:rsidP="00294BB2">
            <w:pPr>
              <w:jc w:val="center"/>
              <w:rPr>
                <w:rFonts w:eastAsia="Times New Roman" w:cs="Times New Roman"/>
              </w:rPr>
            </w:pPr>
            <w:r w:rsidRPr="00145EFC">
              <w:rPr>
                <w:rFonts w:eastAsia="Times New Roman" w:cs="Times New Roman"/>
              </w:rPr>
              <w:t>.20</w:t>
            </w:r>
          </w:p>
        </w:tc>
      </w:tr>
      <w:tr w:rsidR="00023E05" w:rsidRPr="00145EFC" w14:paraId="7CEB13E0" w14:textId="77777777" w:rsidTr="00294BB2">
        <w:tc>
          <w:tcPr>
            <w:tcW w:w="0" w:type="auto"/>
            <w:shd w:val="clear" w:color="auto" w:fill="FFFFFF"/>
            <w:tcMar>
              <w:top w:w="150" w:type="dxa"/>
              <w:left w:w="150" w:type="dxa"/>
              <w:bottom w:w="0" w:type="dxa"/>
              <w:right w:w="75" w:type="dxa"/>
            </w:tcMar>
            <w:vAlign w:val="bottom"/>
            <w:hideMark/>
          </w:tcPr>
          <w:p w14:paraId="28D383DD" w14:textId="77777777" w:rsidR="00023E05" w:rsidRPr="00145EFC" w:rsidRDefault="00023E05" w:rsidP="00294BB2">
            <w:pPr>
              <w:rPr>
                <w:rFonts w:eastAsia="Times New Roman" w:cs="Times New Roman"/>
              </w:rPr>
            </w:pPr>
            <w:r w:rsidRPr="00145EFC">
              <w:rPr>
                <w:rFonts w:eastAsia="Times New Roman" w:cs="Times New Roman"/>
              </w:rPr>
              <w:t>  Challenge</w:t>
            </w:r>
          </w:p>
        </w:tc>
        <w:tc>
          <w:tcPr>
            <w:tcW w:w="0" w:type="auto"/>
            <w:shd w:val="clear" w:color="auto" w:fill="FFFFFF"/>
            <w:tcMar>
              <w:top w:w="150" w:type="dxa"/>
              <w:left w:w="150" w:type="dxa"/>
              <w:bottom w:w="0" w:type="dxa"/>
              <w:right w:w="75" w:type="dxa"/>
            </w:tcMar>
            <w:vAlign w:val="bottom"/>
            <w:hideMark/>
          </w:tcPr>
          <w:p w14:paraId="55767892" w14:textId="77777777" w:rsidR="00023E05" w:rsidRPr="00145EFC" w:rsidRDefault="00023E05" w:rsidP="00294BB2">
            <w:pPr>
              <w:jc w:val="center"/>
              <w:rPr>
                <w:rFonts w:eastAsia="Times New Roman" w:cs="Times New Roman"/>
              </w:rPr>
            </w:pPr>
            <w:r w:rsidRPr="00145EFC">
              <w:rPr>
                <w:rFonts w:eastAsia="Times New Roman" w:cs="Times New Roman"/>
              </w:rPr>
              <w:t>2.48</w:t>
            </w:r>
          </w:p>
        </w:tc>
        <w:tc>
          <w:tcPr>
            <w:tcW w:w="0" w:type="auto"/>
            <w:shd w:val="clear" w:color="auto" w:fill="FFFFFF"/>
            <w:tcMar>
              <w:top w:w="150" w:type="dxa"/>
              <w:left w:w="150" w:type="dxa"/>
              <w:bottom w:w="0" w:type="dxa"/>
              <w:right w:w="75" w:type="dxa"/>
            </w:tcMar>
            <w:vAlign w:val="bottom"/>
            <w:hideMark/>
          </w:tcPr>
          <w:p w14:paraId="3CFC5739"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37AB0BE9" w14:textId="77777777" w:rsidR="00023E05" w:rsidRPr="00145EFC" w:rsidRDefault="00023E05" w:rsidP="00294BB2">
            <w:pPr>
              <w:jc w:val="center"/>
              <w:rPr>
                <w:rFonts w:eastAsia="Times New Roman" w:cs="Times New Roman"/>
              </w:rPr>
            </w:pPr>
            <w:r w:rsidRPr="00145EFC">
              <w:rPr>
                <w:rFonts w:eastAsia="Times New Roman" w:cs="Times New Roman"/>
              </w:rPr>
              <w:t>2.83</w:t>
            </w:r>
          </w:p>
        </w:tc>
        <w:tc>
          <w:tcPr>
            <w:tcW w:w="0" w:type="auto"/>
            <w:shd w:val="clear" w:color="auto" w:fill="FFFFFF"/>
            <w:tcMar>
              <w:top w:w="150" w:type="dxa"/>
              <w:left w:w="150" w:type="dxa"/>
              <w:bottom w:w="0" w:type="dxa"/>
              <w:right w:w="75" w:type="dxa"/>
            </w:tcMar>
            <w:vAlign w:val="bottom"/>
            <w:hideMark/>
          </w:tcPr>
          <w:p w14:paraId="37F4BA31"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297CDC1" w14:textId="77777777" w:rsidR="00023E05" w:rsidRPr="00145EFC" w:rsidRDefault="00023E05" w:rsidP="00294BB2">
            <w:pPr>
              <w:jc w:val="center"/>
              <w:rPr>
                <w:rFonts w:eastAsia="Times New Roman" w:cs="Times New Roman"/>
              </w:rPr>
            </w:pPr>
            <w:r w:rsidRPr="00145EFC">
              <w:rPr>
                <w:rFonts w:eastAsia="Times New Roman" w:cs="Times New Roman"/>
              </w:rPr>
              <w:t>7.87</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54BD4ACA" w14:textId="77777777" w:rsidR="00023E05" w:rsidRPr="00145EFC" w:rsidRDefault="00023E05" w:rsidP="00294BB2">
            <w:pPr>
              <w:jc w:val="center"/>
              <w:rPr>
                <w:rFonts w:eastAsia="Times New Roman" w:cs="Times New Roman"/>
              </w:rPr>
            </w:pPr>
            <w:r w:rsidRPr="00145EFC">
              <w:rPr>
                <w:rFonts w:eastAsia="Times New Roman" w:cs="Times New Roman"/>
              </w:rPr>
              <w:t>.03</w:t>
            </w:r>
          </w:p>
        </w:tc>
      </w:tr>
      <w:tr w:rsidR="00023E05" w:rsidRPr="00145EFC" w14:paraId="481FE516" w14:textId="77777777" w:rsidTr="00294BB2">
        <w:tc>
          <w:tcPr>
            <w:tcW w:w="0" w:type="auto"/>
            <w:tcBorders>
              <w:bottom w:val="single" w:sz="6" w:space="0" w:color="auto"/>
            </w:tcBorders>
            <w:shd w:val="clear" w:color="auto" w:fill="FFFFFF"/>
            <w:tcMar>
              <w:top w:w="150" w:type="dxa"/>
              <w:left w:w="150" w:type="dxa"/>
              <w:bottom w:w="0" w:type="dxa"/>
              <w:right w:w="75" w:type="dxa"/>
            </w:tcMar>
            <w:vAlign w:val="bottom"/>
            <w:hideMark/>
          </w:tcPr>
          <w:p w14:paraId="6166792D" w14:textId="77777777" w:rsidR="00023E05" w:rsidRPr="00145EFC" w:rsidRDefault="00023E05" w:rsidP="00294BB2">
            <w:pPr>
              <w:spacing w:after="240"/>
              <w:rPr>
                <w:rFonts w:eastAsia="Times New Roman" w:cs="Times New Roman"/>
              </w:rPr>
            </w:pPr>
            <w:r w:rsidRPr="00145EFC">
              <w:rPr>
                <w:rFonts w:eastAsia="Times New Roman" w:cs="Times New Roman"/>
              </w:rPr>
              <w:t>  Self-efficacy</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3343967B" w14:textId="77777777" w:rsidR="00023E05" w:rsidRPr="00145EFC" w:rsidRDefault="00023E05" w:rsidP="00294BB2">
            <w:pPr>
              <w:jc w:val="center"/>
              <w:rPr>
                <w:rFonts w:eastAsia="Times New Roman" w:cs="Times New Roman"/>
              </w:rPr>
            </w:pPr>
            <w:r w:rsidRPr="00145EFC">
              <w:rPr>
                <w:rFonts w:eastAsia="Times New Roman" w:cs="Times New Roman"/>
              </w:rPr>
              <w:t>2.65</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42F0AC13" w14:textId="77777777" w:rsidR="00023E05" w:rsidRPr="00145EFC" w:rsidRDefault="00023E05" w:rsidP="00294BB2">
            <w:pPr>
              <w:jc w:val="center"/>
              <w:rPr>
                <w:rFonts w:eastAsia="Times New Roman" w:cs="Times New Roman"/>
              </w:rPr>
            </w:pPr>
            <w:r w:rsidRPr="00145EFC">
              <w:rPr>
                <w:rFonts w:eastAsia="Times New Roman" w:cs="Times New Roman"/>
              </w:rPr>
              <w:t>0.79</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062201" w14:textId="77777777" w:rsidR="00023E05" w:rsidRPr="00145EFC" w:rsidRDefault="00023E05" w:rsidP="00294BB2">
            <w:pPr>
              <w:jc w:val="center"/>
              <w:rPr>
                <w:rFonts w:eastAsia="Times New Roman" w:cs="Times New Roman"/>
              </w:rPr>
            </w:pPr>
            <w:r w:rsidRPr="00145EFC">
              <w:rPr>
                <w:rFonts w:eastAsia="Times New Roman" w:cs="Times New Roman"/>
              </w:rPr>
              <w:t>3.53</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545356AE" w14:textId="77777777" w:rsidR="00023E05" w:rsidRPr="00145EFC" w:rsidRDefault="00023E05" w:rsidP="00294BB2">
            <w:pPr>
              <w:jc w:val="center"/>
              <w:rPr>
                <w:rFonts w:eastAsia="Times New Roman" w:cs="Times New Roman"/>
              </w:rPr>
            </w:pPr>
            <w:r w:rsidRPr="00145EFC">
              <w:rPr>
                <w:rFonts w:eastAsia="Times New Roman" w:cs="Times New Roman"/>
              </w:rPr>
              <w:t>0.92</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1C3134A5"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BD52D8" w14:textId="77777777" w:rsidR="00023E05" w:rsidRPr="00145EFC" w:rsidRDefault="00023E05" w:rsidP="00294BB2">
            <w:pPr>
              <w:jc w:val="center"/>
              <w:rPr>
                <w:rFonts w:eastAsia="Times New Roman" w:cs="Times New Roman"/>
              </w:rPr>
            </w:pPr>
            <w:r w:rsidRPr="00145EFC">
              <w:rPr>
                <w:rFonts w:eastAsia="Times New Roman" w:cs="Times New Roman"/>
              </w:rPr>
              <w:t>.16</w:t>
            </w:r>
          </w:p>
        </w:tc>
      </w:tr>
    </w:tbl>
    <w:p w14:paraId="1AF29E8F" w14:textId="77777777" w:rsidR="00023E05" w:rsidRPr="00023E05" w:rsidRDefault="00023E05" w:rsidP="00023E05">
      <w:pPr>
        <w:spacing w:after="200" w:line="360" w:lineRule="auto"/>
        <w:jc w:val="both"/>
        <w:rPr>
          <w:rFonts w:eastAsia="Calibri" w:cs="Times New Roman"/>
        </w:rPr>
      </w:pPr>
      <w:r w:rsidRPr="00023E05">
        <w:rPr>
          <w:rFonts w:eastAsia="Calibri" w:cs="Times New Roman"/>
          <w:vertAlign w:val="superscript"/>
        </w:rPr>
        <w:t>***</w:t>
      </w:r>
      <w:r w:rsidRPr="00023E05">
        <w:rPr>
          <w:rFonts w:eastAsia="Calibri" w:cs="Times New Roman"/>
          <w:i/>
          <w:iCs/>
        </w:rPr>
        <w:t>p</w:t>
      </w:r>
      <w:r w:rsidRPr="00023E05">
        <w:rPr>
          <w:rFonts w:eastAsia="Calibri" w:cs="Times New Roman"/>
        </w:rPr>
        <w:t> &lt; .001.</w:t>
      </w:r>
    </w:p>
    <w:p w14:paraId="014C852E" w14:textId="414348F1" w:rsidR="00CF2083" w:rsidRDefault="00DA2DE7" w:rsidP="00DA2DE7">
      <w:pPr>
        <w:pStyle w:val="myNormalStyle"/>
      </w:pPr>
      <w:r w:rsidRPr="00DA2DE7">
        <w:t xml:space="preserve">Tables and figures should be enumerated </w:t>
      </w:r>
      <w:r w:rsidR="005D6AD0">
        <w:t>as a list</w:t>
      </w:r>
      <w:r w:rsidRPr="00DA2DE7">
        <w:t xml:space="preserve">, i.e., as </w:t>
      </w:r>
      <w:r w:rsidR="005D6AD0">
        <w:t xml:space="preserve">Table 1, Table 2, Figure 1, Figure 2, </w:t>
      </w:r>
      <w:r w:rsidRPr="00DA2DE7">
        <w:t>etc. Tables, figures</w:t>
      </w:r>
      <w:r w:rsidR="00A53739">
        <w:t>,</w:t>
      </w:r>
      <w:r w:rsidRPr="00DA2DE7">
        <w:t xml:space="preserve"> and their captions should be </w:t>
      </w:r>
      <w:r w:rsidR="005D6AD0">
        <w:t>left-aligned</w:t>
      </w:r>
      <w:r w:rsidR="00A53739">
        <w:t>,</w:t>
      </w:r>
      <w:r w:rsidRPr="00DA2DE7">
        <w:t xml:space="preserve"> as shown in the examples. The captions should be as normal text, i.e., only the first letter should be capitalized. The caption format should follow 1.5 Line spacing Before 12 pt, After </w:t>
      </w:r>
      <w:r w:rsidR="009E4E56">
        <w:t>12</w:t>
      </w:r>
      <w:r w:rsidRPr="00DA2DE7">
        <w:t xml:space="preserve"> pt for a Figure caption</w:t>
      </w:r>
      <w:r w:rsidR="00A53739">
        <w:t>,</w:t>
      </w:r>
      <w:r w:rsidR="009E4E56">
        <w:t xml:space="preserve"> and 1.5 Line spacing Before 12</w:t>
      </w:r>
      <w:r w:rsidRPr="00DA2DE7">
        <w:t xml:space="preserve"> pt</w:t>
      </w:r>
      <w:r w:rsidR="00A53739">
        <w:t xml:space="preserve"> and After</w:t>
      </w:r>
      <w:r w:rsidRPr="00DA2DE7">
        <w:t xml:space="preserve"> 12 pt for a Table caption. There should be </w:t>
      </w:r>
      <w:r w:rsidR="009E4E56">
        <w:t>one blank line</w:t>
      </w:r>
      <w:r w:rsidRPr="00DA2DE7">
        <w:t xml:space="preserve"> before or after the Figure or Table Caption</w:t>
      </w:r>
      <w:r w:rsidR="009E4E56">
        <w:t xml:space="preserve"> separating them with the text</w:t>
      </w:r>
      <w:r w:rsidRPr="00DA2DE7">
        <w:t xml:space="preserve">. </w:t>
      </w:r>
    </w:p>
    <w:p w14:paraId="5E83A08C" w14:textId="6FE61F02" w:rsidR="00CF2083" w:rsidRPr="00200855" w:rsidRDefault="00200855" w:rsidP="00200855">
      <w:pPr>
        <w:pStyle w:val="MyFigCaption"/>
        <w:rPr>
          <w:i/>
        </w:rPr>
      </w:pPr>
      <w:bookmarkStart w:id="100" w:name="_Toc145943133"/>
      <w:bookmarkStart w:id="101" w:name="_Toc146199054"/>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1</w:t>
      </w:r>
      <w:r w:rsidRPr="00200855">
        <w:rPr>
          <w:b/>
        </w:rPr>
        <w:fldChar w:fldCharType="end"/>
      </w:r>
      <w:r w:rsidRPr="00200855">
        <w:rPr>
          <w:b/>
        </w:rPr>
        <w:t xml:space="preserve"> </w:t>
      </w:r>
      <w:r w:rsidRPr="00200855">
        <w:rPr>
          <w:b/>
        </w:rPr>
        <w:br/>
      </w:r>
      <w:r w:rsidR="00CF2083" w:rsidRPr="00200855">
        <w:rPr>
          <w:i/>
        </w:rPr>
        <w:t xml:space="preserve">Framing </w:t>
      </w:r>
      <w:r w:rsidR="0092356C" w:rsidRPr="00200855">
        <w:rPr>
          <w:i/>
        </w:rPr>
        <w:t>scores for different reward sizes</w:t>
      </w:r>
      <w:bookmarkEnd w:id="100"/>
      <w:bookmarkEnd w:id="101"/>
    </w:p>
    <w:p w14:paraId="72E6C170" w14:textId="6DEA55B2" w:rsidR="00CF4EFC" w:rsidRPr="00CF4EFC" w:rsidRDefault="00CF2083" w:rsidP="00CF2083">
      <w:pPr>
        <w:spacing w:line="360" w:lineRule="auto"/>
        <w:rPr>
          <w:rFonts w:eastAsia="Calibri" w:cs="Times New Roman"/>
          <w:szCs w:val="22"/>
        </w:rPr>
      </w:pPr>
      <w:r>
        <w:rPr>
          <w:rFonts w:ascii="Helvetica" w:hAnsi="Helvetica"/>
          <w:noProof/>
          <w:color w:val="000000"/>
          <w:sz w:val="27"/>
          <w:szCs w:val="27"/>
        </w:rPr>
        <w:drawing>
          <wp:inline distT="0" distB="0" distL="0" distR="0" wp14:anchorId="51E6925C" wp14:editId="7B919910">
            <wp:extent cx="5018742" cy="2638425"/>
            <wp:effectExtent l="0" t="0" r="0" b="0"/>
            <wp:docPr id="12" name="Picture 12" descr="Sample bar graph showing framing scores for three levels of reward and four different age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bar graph showing framing scores for three levels of reward and four different age groups.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4502" cy="2641453"/>
                    </a:xfrm>
                    <a:prstGeom prst="rect">
                      <a:avLst/>
                    </a:prstGeom>
                    <a:noFill/>
                    <a:ln>
                      <a:noFill/>
                    </a:ln>
                  </pic:spPr>
                </pic:pic>
              </a:graphicData>
            </a:graphic>
          </wp:inline>
        </w:drawing>
      </w:r>
    </w:p>
    <w:p w14:paraId="1997D82F" w14:textId="07B28D97" w:rsidR="00CF4EFC" w:rsidRDefault="00782FC2" w:rsidP="00CF4EFC">
      <w:pPr>
        <w:pStyle w:val="MyFigCaption"/>
      </w:pPr>
      <w:bookmarkStart w:id="102" w:name="_Toc81602028"/>
      <w:bookmarkStart w:id="103" w:name="_Toc101867409"/>
      <w:r w:rsidRPr="00B73344">
        <w:rPr>
          <w:i/>
        </w:rPr>
        <w:t>Note.</w:t>
      </w:r>
      <w:r>
        <w:t xml:space="preserve"> </w:t>
      </w:r>
      <w:bookmarkEnd w:id="102"/>
      <w:bookmarkEnd w:id="103"/>
      <w:r w:rsidR="00B73344" w:rsidRPr="00B73344">
        <w:t>Framing scores of adolescents and young adults are shown for low and high risks and for small, medium, and large rewards (e</w:t>
      </w:r>
      <w:r w:rsidR="00B73344">
        <w:t xml:space="preserve">rror bars show standard errors) (image from APA Style (2021, December). </w:t>
      </w:r>
      <w:r w:rsidR="00B73344" w:rsidRPr="00B73344">
        <w:rPr>
          <w:i/>
        </w:rPr>
        <w:t>Sample Figures</w:t>
      </w:r>
      <w:r w:rsidR="00B73344">
        <w:t xml:space="preserve">.  </w:t>
      </w:r>
      <w:r w:rsidR="00200855" w:rsidRPr="00200855">
        <w:t>https://apastyle.apa.org/style-grammar-guidelines/tables-figures/sample-figures</w:t>
      </w:r>
      <w:r w:rsidR="00986975">
        <w:t>)</w:t>
      </w:r>
    </w:p>
    <w:p w14:paraId="028C52AE" w14:textId="77777777" w:rsidR="00986975" w:rsidRDefault="00986975">
      <w:pPr>
        <w:rPr>
          <w:rFonts w:eastAsia="Calibri" w:cs="Times New Roman"/>
          <w:b/>
          <w:szCs w:val="22"/>
        </w:rPr>
      </w:pPr>
      <w:r>
        <w:rPr>
          <w:b/>
        </w:rPr>
        <w:br w:type="page"/>
      </w:r>
    </w:p>
    <w:p w14:paraId="4E88607D" w14:textId="7DA90148" w:rsidR="00200855" w:rsidRPr="00200855" w:rsidRDefault="00200855" w:rsidP="00200855">
      <w:pPr>
        <w:pStyle w:val="MyFigCaption"/>
      </w:pPr>
      <w:bookmarkStart w:id="104" w:name="_Toc146199055"/>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2</w:t>
      </w:r>
      <w:r w:rsidRPr="00200855">
        <w:rPr>
          <w:b/>
        </w:rPr>
        <w:fldChar w:fldCharType="end"/>
      </w:r>
      <w:r w:rsidRPr="00200855">
        <w:rPr>
          <w:b/>
        </w:rPr>
        <w:t xml:space="preserve"> </w:t>
      </w:r>
      <w:r w:rsidRPr="00200855">
        <w:rPr>
          <w:b/>
        </w:rPr>
        <w:br/>
      </w:r>
      <w:r w:rsidRPr="00200855">
        <w:rPr>
          <w:rStyle w:val="Emphasis"/>
          <w:iCs w:val="0"/>
        </w:rPr>
        <w:t xml:space="preserve">Path </w:t>
      </w:r>
      <w:r w:rsidR="0092356C" w:rsidRPr="00200855">
        <w:rPr>
          <w:rStyle w:val="Emphasis"/>
          <w:iCs w:val="0"/>
        </w:rPr>
        <w:t>analysis model of associations between asmc and body-related constructs</w:t>
      </w:r>
      <w:bookmarkEnd w:id="104"/>
    </w:p>
    <w:p w14:paraId="60EA8236" w14:textId="39425638" w:rsidR="00200855" w:rsidRDefault="00200855" w:rsidP="00200855">
      <w:pPr>
        <w:pStyle w:val="NormalWeb"/>
        <w:shd w:val="clear" w:color="auto" w:fill="FFFFFF"/>
        <w:spacing w:before="0" w:beforeAutospacing="0" w:after="0" w:afterAutospacing="0"/>
        <w:textAlignment w:val="baseline"/>
        <w:rPr>
          <w:rFonts w:ascii="Helvetica" w:hAnsi="Helvetica" w:cs="Helvetica"/>
          <w:color w:val="000000"/>
          <w:sz w:val="27"/>
          <w:szCs w:val="27"/>
        </w:rPr>
      </w:pPr>
      <w:r>
        <w:rPr>
          <w:rFonts w:ascii="Helvetica" w:hAnsi="Helvetica" w:cs="Helvetica"/>
          <w:noProof/>
          <w:color w:val="000000"/>
          <w:sz w:val="27"/>
          <w:szCs w:val="27"/>
        </w:rPr>
        <w:drawing>
          <wp:inline distT="0" distB="0" distL="0" distR="0" wp14:anchorId="4E8E921E" wp14:editId="2320B812">
            <wp:extent cx="5695950" cy="1771650"/>
            <wp:effectExtent l="0" t="0" r="0" b="0"/>
            <wp:docPr id="2" name="Picture 2" descr="Sample path model of how appearance-related social media consciousness and time spent on social media are related to body esteem, body comparison, and body surveill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path model of how appearance-related social media consciousness and time spent on social media are related to body esteem, body comparison, and body surveilla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5950" cy="1771650"/>
                    </a:xfrm>
                    <a:prstGeom prst="rect">
                      <a:avLst/>
                    </a:prstGeom>
                    <a:noFill/>
                    <a:ln>
                      <a:noFill/>
                    </a:ln>
                  </pic:spPr>
                </pic:pic>
              </a:graphicData>
            </a:graphic>
          </wp:inline>
        </w:drawing>
      </w:r>
    </w:p>
    <w:p w14:paraId="08D09487" w14:textId="59A607DC" w:rsidR="00986975" w:rsidRDefault="00200855" w:rsidP="00986975">
      <w:pPr>
        <w:pStyle w:val="MyFigCaption"/>
        <w:spacing w:after="0"/>
      </w:pPr>
      <w:r w:rsidRPr="00200855">
        <w:rPr>
          <w:rStyle w:val="Emphasis"/>
          <w:color w:val="000000"/>
          <w:szCs w:val="24"/>
          <w:bdr w:val="none" w:sz="0" w:space="0" w:color="auto" w:frame="1"/>
        </w:rPr>
        <w:t>Note</w:t>
      </w:r>
      <w:r w:rsidRPr="00200855">
        <w:rPr>
          <w:color w:val="000000"/>
          <w:szCs w:val="24"/>
        </w:rPr>
        <w:t>. The path analysis shows associations between ASMC and endogenous body-related variables (body esteem, body comparison, and body surveillance), controlling for time spent on social media. Coefficients presented are standardized linear regression coefficients.</w:t>
      </w:r>
      <w:r w:rsidR="00986975">
        <w:rPr>
          <w:color w:val="000000"/>
        </w:rPr>
        <w:t xml:space="preserve"> (</w:t>
      </w:r>
      <w:r w:rsidR="00986975">
        <w:t xml:space="preserve">image from APA Style (2021, December). </w:t>
      </w:r>
      <w:r w:rsidR="00986975" w:rsidRPr="00B73344">
        <w:rPr>
          <w:i/>
        </w:rPr>
        <w:t>Sample Figures</w:t>
      </w:r>
      <w:r w:rsidR="00986975">
        <w:t xml:space="preserve">.  </w:t>
      </w:r>
      <w:r w:rsidR="00986975" w:rsidRPr="00200855">
        <w:t>https://apastyle.apa.org/style-grammar-guidelines/tables-figures/sample-figures</w:t>
      </w:r>
      <w:r w:rsidR="00986975">
        <w:t>)</w:t>
      </w:r>
    </w:p>
    <w:p w14:paraId="1F92338D" w14:textId="5D70C587" w:rsidR="00200855" w:rsidRPr="00200855" w:rsidRDefault="00200855" w:rsidP="00986975">
      <w:pPr>
        <w:pStyle w:val="NormalWeb"/>
        <w:shd w:val="clear" w:color="auto" w:fill="FFFFFF"/>
        <w:spacing w:before="0" w:beforeAutospacing="0" w:after="0" w:afterAutospacing="0" w:line="360" w:lineRule="auto"/>
        <w:textAlignment w:val="baseline"/>
        <w:rPr>
          <w:color w:val="000000"/>
        </w:rPr>
      </w:pPr>
      <w:r w:rsidRPr="00200855">
        <w:rPr>
          <w:color w:val="000000"/>
          <w:vertAlign w:val="superscript"/>
        </w:rPr>
        <w:t>***</w:t>
      </w:r>
      <w:r w:rsidRPr="00200855">
        <w:rPr>
          <w:rStyle w:val="Emphasis"/>
          <w:color w:val="000000"/>
          <w:bdr w:val="none" w:sz="0" w:space="0" w:color="auto" w:frame="1"/>
        </w:rPr>
        <w:t>p</w:t>
      </w:r>
      <w:r w:rsidRPr="00200855">
        <w:rPr>
          <w:color w:val="000000"/>
        </w:rPr>
        <w:t> &lt; .001.</w:t>
      </w:r>
    </w:p>
    <w:p w14:paraId="635F0720" w14:textId="64F7A159" w:rsidR="00CF4EFC" w:rsidRPr="00CF4EFC" w:rsidRDefault="00CF4EFC" w:rsidP="006B2778">
      <w:pPr>
        <w:pStyle w:val="Heading2"/>
      </w:pPr>
      <w:bookmarkStart w:id="105" w:name="_Toc81601508"/>
      <w:bookmarkStart w:id="106" w:name="_Toc146013697"/>
      <w:bookmarkStart w:id="107" w:name="_Toc146274313"/>
      <w:r w:rsidRPr="00CF4EFC">
        <w:t>APPENDICES</w:t>
      </w:r>
      <w:bookmarkEnd w:id="105"/>
      <w:bookmarkEnd w:id="106"/>
      <w:bookmarkEnd w:id="107"/>
    </w:p>
    <w:p w14:paraId="4FA14F8F" w14:textId="523F1402"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w:t>
      </w:r>
      <w:r w:rsidR="00794BC0">
        <w:rPr>
          <w:rFonts w:eastAsia="Calibri" w:cs="Times New Roman"/>
        </w:rPr>
        <w:t xml:space="preserve"> (only on the printed version)</w:t>
      </w:r>
      <w:r w:rsidRPr="00CF4EFC">
        <w:rPr>
          <w:rFonts w:eastAsia="Calibri" w:cs="Times New Roman"/>
        </w:rPr>
        <w:t xml:space="preserve">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02762C01" w14:textId="77777777" w:rsidR="00A53739" w:rsidRDefault="00A53739" w:rsidP="00CF4EFC">
      <w:pPr>
        <w:pStyle w:val="myNormalStyle"/>
        <w:sectPr w:rsidR="00A53739" w:rsidSect="006348FD">
          <w:headerReference w:type="default" r:id="rId21"/>
          <w:pgSz w:w="11901" w:h="16840" w:code="9"/>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2"/>
          <w:footerReference w:type="default" r:id="rId23"/>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637833">
      <w:pPr>
        <w:pStyle w:val="Heading1"/>
        <w:rPr>
          <w:rFonts w:eastAsia="Times New Roman"/>
        </w:rPr>
      </w:pPr>
      <w:bookmarkStart w:id="108" w:name="_Toc81601509"/>
      <w:bookmarkStart w:id="109" w:name="_Toc146013698"/>
      <w:bookmarkStart w:id="110" w:name="_Toc146274314"/>
      <w:bookmarkStart w:id="111" w:name="_Ref357464256"/>
      <w:bookmarkStart w:id="112" w:name="_Toc357872555"/>
      <w:bookmarkStart w:id="113" w:name="_Toc363835288"/>
      <w:bookmarkStart w:id="114" w:name="_Toc364869044"/>
      <w:bookmarkStart w:id="115" w:name="_Toc365324402"/>
      <w:r w:rsidRPr="00637833">
        <w:lastRenderedPageBreak/>
        <w:t>PREPARATION</w:t>
      </w:r>
      <w:r w:rsidRPr="008B5E94">
        <w:rPr>
          <w:rFonts w:eastAsia="Times New Roman"/>
        </w:rPr>
        <w:t xml:space="preserve"> OF THE FINAL COPIES</w:t>
      </w:r>
      <w:bookmarkEnd w:id="108"/>
      <w:bookmarkEnd w:id="109"/>
      <w:bookmarkEnd w:id="110"/>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0F5EEFCF" w:rsidR="008B5E94" w:rsidRPr="008B5E94" w:rsidRDefault="00637833" w:rsidP="006B2778">
      <w:pPr>
        <w:pStyle w:val="Heading2"/>
      </w:pPr>
      <w:bookmarkStart w:id="116" w:name="_Toc81601510"/>
      <w:bookmarkStart w:id="117" w:name="_Toc146013699"/>
      <w:bookmarkStart w:id="118" w:name="_Toc146274315"/>
      <w:r w:rsidRPr="008B5E94">
        <w:t>Typesetting</w:t>
      </w:r>
      <w:bookmarkEnd w:id="116"/>
      <w:bookmarkEnd w:id="117"/>
      <w:bookmarkEnd w:id="118"/>
    </w:p>
    <w:p w14:paraId="3DE4772B" w14:textId="41F00FE7" w:rsidR="008B5E94" w:rsidRPr="008B5E94" w:rsidRDefault="008B5E94" w:rsidP="008B5E94">
      <w:pPr>
        <w:pStyle w:val="myNormalStyle"/>
      </w:pPr>
      <w:r w:rsidRPr="008B5E94">
        <w:t xml:space="preserve">Word processing software such as MS Office WORD and Open Office WRITER is highly recommended. </w:t>
      </w:r>
    </w:p>
    <w:p w14:paraId="00BC7DB3" w14:textId="1DA08400" w:rsidR="008B5E94" w:rsidRPr="008B5E94" w:rsidRDefault="00637833" w:rsidP="006B2778">
      <w:pPr>
        <w:pStyle w:val="Heading2"/>
      </w:pPr>
      <w:bookmarkStart w:id="119" w:name="_Toc81601511"/>
      <w:bookmarkStart w:id="120" w:name="_Toc146013700"/>
      <w:bookmarkStart w:id="121" w:name="_Toc146274316"/>
      <w:r w:rsidRPr="008B5E94">
        <w:t>Paper Quality</w:t>
      </w:r>
      <w:bookmarkEnd w:id="119"/>
      <w:bookmarkEnd w:id="120"/>
      <w:bookmarkEnd w:id="121"/>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3959AAF" w:rsidR="008B5E94" w:rsidRPr="008B5E94" w:rsidRDefault="00637833" w:rsidP="006B2778">
      <w:pPr>
        <w:pStyle w:val="Heading2"/>
      </w:pPr>
      <w:bookmarkStart w:id="122" w:name="_Toc81601512"/>
      <w:bookmarkStart w:id="123" w:name="_Toc146013701"/>
      <w:bookmarkStart w:id="124" w:name="_Toc146274317"/>
      <w:r w:rsidRPr="008B5E94">
        <w:t>Printer</w:t>
      </w:r>
      <w:bookmarkEnd w:id="122"/>
      <w:bookmarkEnd w:id="123"/>
      <w:bookmarkEnd w:id="124"/>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2B9545E7" w:rsidR="008B5E94" w:rsidRPr="008B5E94" w:rsidRDefault="00637833" w:rsidP="006B2778">
      <w:pPr>
        <w:pStyle w:val="Heading2"/>
      </w:pPr>
      <w:bookmarkStart w:id="125" w:name="_Toc81601513"/>
      <w:bookmarkStart w:id="126" w:name="_Toc146013702"/>
      <w:bookmarkStart w:id="127" w:name="_Toc146274318"/>
      <w:r w:rsidRPr="008B5E94">
        <w:t>Binding</w:t>
      </w:r>
      <w:bookmarkEnd w:id="125"/>
      <w:bookmarkEnd w:id="126"/>
      <w:bookmarkEnd w:id="127"/>
    </w:p>
    <w:p w14:paraId="2A2FCD8B" w14:textId="49CC8E79" w:rsidR="008B5E94" w:rsidRPr="008B5E94" w:rsidRDefault="008B5E94" w:rsidP="008B5E94">
      <w:pPr>
        <w:pStyle w:val="myNormalStyle"/>
      </w:pPr>
      <w:r w:rsidRPr="008B5E94">
        <w:t>The thesis should be bound in dark blue hardcover</w:t>
      </w:r>
      <w:r w:rsidR="00794BC0">
        <w:t xml:space="preserve"> (MA)</w:t>
      </w:r>
      <w:r w:rsidRPr="008B5E94">
        <w:t xml:space="preserve"> and in black hardcover</w:t>
      </w:r>
      <w:r w:rsidR="00794BC0">
        <w:t xml:space="preserve"> (PhD)</w:t>
      </w:r>
      <w:r w:rsidRPr="008B5E94">
        <w:t>.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0D1D7569" w14:textId="213888FE" w:rsidR="00794BC0" w:rsidRPr="00794BC0" w:rsidRDefault="00794BC0" w:rsidP="00760E7C">
      <w:pPr>
        <w:pStyle w:val="Heading1"/>
        <w:numPr>
          <w:ilvl w:val="0"/>
          <w:numId w:val="0"/>
        </w:numPr>
      </w:pPr>
      <w:bookmarkStart w:id="128" w:name="_Toc146274319"/>
      <w:bookmarkEnd w:id="111"/>
      <w:bookmarkEnd w:id="112"/>
      <w:bookmarkEnd w:id="113"/>
      <w:bookmarkEnd w:id="114"/>
      <w:bookmarkEnd w:id="115"/>
      <w:r w:rsidRPr="00794BC0">
        <w:lastRenderedPageBreak/>
        <w:t>REFERENCES (APA 7</w:t>
      </w:r>
      <w:r w:rsidRPr="00794BC0">
        <w:rPr>
          <w:vertAlign w:val="superscript"/>
        </w:rPr>
        <w:t>th</w:t>
      </w:r>
      <w:r w:rsidRPr="00794BC0">
        <w:t xml:space="preserve"> Style must be used)</w:t>
      </w:r>
      <w:bookmarkEnd w:id="128"/>
    </w:p>
    <w:p w14:paraId="3403C713" w14:textId="77777777" w:rsidR="00794BC0" w:rsidRDefault="00794BC0">
      <w:pPr>
        <w:rPr>
          <w:rFonts w:eastAsia="Calibri"/>
          <w:szCs w:val="22"/>
        </w:rPr>
      </w:pPr>
    </w:p>
    <w:p w14:paraId="3C013386" w14:textId="77777777" w:rsidR="00652A4A" w:rsidRPr="006C63FF" w:rsidRDefault="00652A4A" w:rsidP="009D20C9">
      <w:pPr>
        <w:spacing w:line="360" w:lineRule="auto"/>
        <w:ind w:left="720" w:hanging="720"/>
        <w:rPr>
          <w:rFonts w:eastAsia="Calibri"/>
          <w:szCs w:val="22"/>
        </w:rPr>
      </w:pPr>
      <w:r w:rsidRPr="006C63FF">
        <w:rPr>
          <w:rFonts w:eastAsia="Calibri"/>
          <w:szCs w:val="22"/>
        </w:rPr>
        <w:t>Adams, K. (2020, June 10). Personal Interview on Environmental Conservation Efforts.</w:t>
      </w:r>
      <w:r>
        <w:rPr>
          <w:rFonts w:eastAsia="Calibri"/>
          <w:szCs w:val="22"/>
        </w:rPr>
        <w:t xml:space="preserve"> (</w:t>
      </w:r>
      <w:r w:rsidRPr="006C63FF">
        <w:rPr>
          <w:rFonts w:eastAsia="Calibri"/>
          <w:b/>
          <w:bCs/>
          <w:szCs w:val="22"/>
        </w:rPr>
        <w:t>Interview</w:t>
      </w:r>
      <w:r>
        <w:rPr>
          <w:rFonts w:eastAsia="Calibri"/>
          <w:b/>
          <w:bCs/>
          <w:szCs w:val="22"/>
        </w:rPr>
        <w:t>)</w:t>
      </w:r>
    </w:p>
    <w:p w14:paraId="1522821C"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Anderson, M. C. (2018). Cognitive Processes in Memory Retrieval. </w:t>
      </w:r>
      <w:r w:rsidRPr="006C63FF">
        <w:rPr>
          <w:rFonts w:eastAsia="Calibri"/>
          <w:i/>
          <w:iCs/>
          <w:szCs w:val="22"/>
        </w:rPr>
        <w:t>Journal of Cognitive Psychology, 45</w:t>
      </w:r>
      <w:r w:rsidRPr="006C63FF">
        <w:rPr>
          <w:rFonts w:eastAsia="Calibri"/>
          <w:szCs w:val="22"/>
        </w:rPr>
        <w:t>(3), 201-215.</w:t>
      </w:r>
      <w:r>
        <w:rPr>
          <w:rFonts w:eastAsia="Calibri"/>
          <w:szCs w:val="22"/>
        </w:rPr>
        <w:t xml:space="preserve"> (</w:t>
      </w:r>
      <w:r w:rsidRPr="006C63FF">
        <w:rPr>
          <w:rFonts w:eastAsia="Calibri"/>
          <w:b/>
          <w:bCs/>
          <w:szCs w:val="22"/>
        </w:rPr>
        <w:t>Journal Article</w:t>
      </w:r>
      <w:r>
        <w:rPr>
          <w:rFonts w:eastAsia="Calibri"/>
          <w:b/>
          <w:bCs/>
          <w:szCs w:val="22"/>
        </w:rPr>
        <w:t>)</w:t>
      </w:r>
    </w:p>
    <w:p w14:paraId="67E62B42"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Brown, R. S. (2019). The Future of Renewable Energy Sources. In P. Q. Johnson (Ed.), </w:t>
      </w:r>
      <w:r w:rsidRPr="006C63FF">
        <w:rPr>
          <w:rFonts w:eastAsia="Calibri"/>
          <w:i/>
          <w:iCs/>
          <w:szCs w:val="22"/>
        </w:rPr>
        <w:t>Advances in Sustainable Technologies</w:t>
      </w:r>
      <w:r w:rsidRPr="006C63FF">
        <w:rPr>
          <w:rFonts w:eastAsia="Calibri"/>
          <w:szCs w:val="22"/>
        </w:rPr>
        <w:t xml:space="preserve"> (pp. 45-67). Springer.</w:t>
      </w:r>
      <w:r>
        <w:rPr>
          <w:rFonts w:eastAsia="Calibri"/>
          <w:szCs w:val="22"/>
        </w:rPr>
        <w:t xml:space="preserve"> (</w:t>
      </w:r>
      <w:r w:rsidRPr="006C63FF">
        <w:rPr>
          <w:rFonts w:eastAsia="Calibri"/>
          <w:b/>
          <w:bCs/>
          <w:szCs w:val="22"/>
        </w:rPr>
        <w:t>Chapter in an Edited Book</w:t>
      </w:r>
      <w:r>
        <w:rPr>
          <w:rFonts w:eastAsia="Calibri"/>
          <w:b/>
          <w:bCs/>
          <w:szCs w:val="22"/>
        </w:rPr>
        <w:t>)</w:t>
      </w:r>
    </w:p>
    <w:p w14:paraId="041680E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Davis, E. L. (2017). </w:t>
      </w:r>
      <w:r w:rsidRPr="006C63FF">
        <w:rPr>
          <w:rFonts w:eastAsia="Calibri"/>
          <w:i/>
          <w:iCs/>
          <w:szCs w:val="22"/>
        </w:rPr>
        <w:t>The Impact of Social Media on Political Discourse: A Case Study</w:t>
      </w:r>
      <w:r w:rsidRPr="006C63FF">
        <w:rPr>
          <w:rFonts w:eastAsia="Calibri"/>
          <w:szCs w:val="22"/>
        </w:rPr>
        <w:t>. Unpublished doctoral dissertation, University of XYZ.</w:t>
      </w:r>
      <w:r>
        <w:rPr>
          <w:rFonts w:eastAsia="Calibri"/>
          <w:szCs w:val="22"/>
        </w:rPr>
        <w:t xml:space="preserve"> (</w:t>
      </w:r>
      <w:r w:rsidRPr="006C63FF">
        <w:rPr>
          <w:rFonts w:eastAsia="Calibri"/>
          <w:b/>
          <w:bCs/>
          <w:szCs w:val="22"/>
        </w:rPr>
        <w:t>Unpublished Doctoral Thesis</w:t>
      </w:r>
      <w:r>
        <w:rPr>
          <w:rFonts w:eastAsia="Calibri"/>
          <w:b/>
          <w:bCs/>
          <w:szCs w:val="22"/>
        </w:rPr>
        <w:t>)</w:t>
      </w:r>
    </w:p>
    <w:p w14:paraId="6E5D1143"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National Research Council. (2019). </w:t>
      </w:r>
      <w:r w:rsidRPr="006C63FF">
        <w:rPr>
          <w:rFonts w:eastAsia="Calibri"/>
          <w:i/>
          <w:iCs/>
          <w:szCs w:val="22"/>
        </w:rPr>
        <w:t>Climate Change and Its Implications for Agriculture: A Report for Policy Makers</w:t>
      </w:r>
      <w:r w:rsidRPr="006C63FF">
        <w:rPr>
          <w:rFonts w:eastAsia="Calibri"/>
          <w:szCs w:val="22"/>
        </w:rPr>
        <w:t xml:space="preserve">. Retrieved from </w:t>
      </w:r>
      <w:hyperlink r:id="rId24" w:tgtFrame="_new" w:history="1">
        <w:r w:rsidRPr="006C63FF">
          <w:rPr>
            <w:rStyle w:val="Hyperlink"/>
            <w:rFonts w:eastAsia="Calibri"/>
            <w:szCs w:val="22"/>
          </w:rPr>
          <w:t>https://www.examplewebsite.com/climate-change-agriculture-report.pdf</w:t>
        </w:r>
      </w:hyperlink>
      <w:r>
        <w:rPr>
          <w:rFonts w:eastAsia="Calibri"/>
          <w:szCs w:val="22"/>
        </w:rPr>
        <w:t xml:space="preserve"> (</w:t>
      </w:r>
      <w:r w:rsidRPr="006C63FF">
        <w:rPr>
          <w:rFonts w:eastAsia="Calibri"/>
          <w:b/>
          <w:bCs/>
          <w:szCs w:val="22"/>
        </w:rPr>
        <w:t>Gray Literature</w:t>
      </w:r>
      <w:r>
        <w:rPr>
          <w:rFonts w:eastAsia="Calibri"/>
          <w:b/>
          <w:bCs/>
          <w:szCs w:val="22"/>
        </w:rPr>
        <w:t>)</w:t>
      </w:r>
    </w:p>
    <w:p w14:paraId="036C1946"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Ramirez, S. M. (2016). </w:t>
      </w:r>
      <w:r w:rsidRPr="006C63FF">
        <w:rPr>
          <w:rFonts w:eastAsia="Calibri"/>
          <w:i/>
          <w:iCs/>
          <w:szCs w:val="22"/>
        </w:rPr>
        <w:t>Exploring Gender Stereotypes in Advertising</w:t>
      </w:r>
      <w:r w:rsidRPr="006C63FF">
        <w:rPr>
          <w:rFonts w:eastAsia="Calibri"/>
          <w:szCs w:val="22"/>
        </w:rPr>
        <w:t>. Unpublished master's thesis, State University.</w:t>
      </w:r>
      <w:r>
        <w:rPr>
          <w:rFonts w:eastAsia="Calibri"/>
          <w:szCs w:val="22"/>
        </w:rPr>
        <w:t xml:space="preserve"> (</w:t>
      </w:r>
      <w:r w:rsidRPr="006C63FF">
        <w:rPr>
          <w:rFonts w:eastAsia="Calibri"/>
          <w:b/>
          <w:bCs/>
          <w:szCs w:val="22"/>
        </w:rPr>
        <w:t>Unpublished MA Thesis</w:t>
      </w:r>
      <w:r>
        <w:rPr>
          <w:rFonts w:eastAsia="Calibri"/>
          <w:b/>
          <w:bCs/>
          <w:szCs w:val="22"/>
        </w:rPr>
        <w:t>)</w:t>
      </w:r>
    </w:p>
    <w:p w14:paraId="6512557D" w14:textId="77777777" w:rsidR="00652A4A" w:rsidRPr="006C63FF" w:rsidRDefault="00652A4A" w:rsidP="009D20C9">
      <w:pPr>
        <w:spacing w:line="360" w:lineRule="auto"/>
        <w:ind w:left="720" w:hanging="720"/>
        <w:rPr>
          <w:rFonts w:eastAsia="Calibri"/>
          <w:szCs w:val="22"/>
        </w:rPr>
      </w:pPr>
      <w:r w:rsidRPr="006C63FF">
        <w:rPr>
          <w:rFonts w:eastAsia="Calibri"/>
          <w:szCs w:val="22"/>
        </w:rPr>
        <w:t>Roberts, H. D. (2019). Innovative Solutions for Urban Transportation. Paper presented at the Annual Conference on Sustainable Urban Planning, City University.</w:t>
      </w:r>
      <w:r>
        <w:rPr>
          <w:rFonts w:eastAsia="Calibri"/>
          <w:szCs w:val="22"/>
        </w:rPr>
        <w:t xml:space="preserve"> (</w:t>
      </w:r>
      <w:r w:rsidRPr="006C63FF">
        <w:rPr>
          <w:rFonts w:eastAsia="Calibri"/>
          <w:b/>
          <w:bCs/>
          <w:szCs w:val="22"/>
        </w:rPr>
        <w:t>Conference Paper</w:t>
      </w:r>
      <w:r>
        <w:rPr>
          <w:rFonts w:eastAsia="Calibri"/>
          <w:b/>
          <w:bCs/>
          <w:szCs w:val="22"/>
        </w:rPr>
        <w:t>)</w:t>
      </w:r>
    </w:p>
    <w:p w14:paraId="0B668C0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Smith, J. A. (2020). </w:t>
      </w:r>
      <w:r w:rsidRPr="006C63FF">
        <w:rPr>
          <w:rFonts w:eastAsia="Calibri"/>
          <w:i/>
          <w:iCs/>
          <w:szCs w:val="22"/>
        </w:rPr>
        <w:t>Exploring the Mysteries of Quantum Entanglement</w:t>
      </w:r>
      <w:r w:rsidRPr="006C63FF">
        <w:rPr>
          <w:rFonts w:eastAsia="Calibri"/>
          <w:szCs w:val="22"/>
        </w:rPr>
        <w:t>. New York: Academic Press.</w:t>
      </w:r>
      <w:r>
        <w:rPr>
          <w:rFonts w:eastAsia="Calibri"/>
          <w:szCs w:val="22"/>
        </w:rPr>
        <w:t xml:space="preserve"> (</w:t>
      </w:r>
      <w:r w:rsidRPr="006C63FF">
        <w:rPr>
          <w:rFonts w:eastAsia="Calibri"/>
          <w:b/>
          <w:bCs/>
          <w:szCs w:val="22"/>
        </w:rPr>
        <w:t>Book</w:t>
      </w:r>
      <w:r>
        <w:rPr>
          <w:rFonts w:eastAsia="Calibri"/>
          <w:b/>
          <w:bCs/>
          <w:szCs w:val="22"/>
        </w:rPr>
        <w:t>)</w:t>
      </w:r>
    </w:p>
    <w:p w14:paraId="7817C149"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alker, L. (2022, March 15). New Study Reveals Trends in Online Shopping Habits. </w:t>
      </w:r>
      <w:r w:rsidRPr="006C63FF">
        <w:rPr>
          <w:rFonts w:eastAsia="Calibri"/>
          <w:i/>
          <w:iCs/>
          <w:szCs w:val="22"/>
        </w:rPr>
        <w:t>The Daily Gazette</w:t>
      </w:r>
      <w:r w:rsidRPr="006C63FF">
        <w:rPr>
          <w:rFonts w:eastAsia="Calibri"/>
          <w:szCs w:val="22"/>
        </w:rPr>
        <w:t>, p. A6.</w:t>
      </w:r>
      <w:r>
        <w:rPr>
          <w:rFonts w:eastAsia="Calibri"/>
          <w:szCs w:val="22"/>
        </w:rPr>
        <w:t xml:space="preserve"> (</w:t>
      </w:r>
      <w:r w:rsidRPr="006C63FF">
        <w:rPr>
          <w:rFonts w:eastAsia="Calibri"/>
          <w:b/>
          <w:bCs/>
          <w:szCs w:val="22"/>
        </w:rPr>
        <w:t>Newspaper Article</w:t>
      </w:r>
      <w:r>
        <w:rPr>
          <w:rFonts w:eastAsia="Calibri"/>
          <w:b/>
          <w:bCs/>
          <w:szCs w:val="22"/>
        </w:rPr>
        <w:t>)</w:t>
      </w:r>
    </w:p>
    <w:p w14:paraId="425F034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orld Health Organization. (2021). </w:t>
      </w:r>
      <w:r w:rsidRPr="006C63FF">
        <w:rPr>
          <w:rFonts w:eastAsia="Calibri"/>
          <w:i/>
          <w:iCs/>
          <w:szCs w:val="22"/>
        </w:rPr>
        <w:t>COVID-19 Vaccination Information</w:t>
      </w:r>
      <w:r w:rsidRPr="006C63FF">
        <w:rPr>
          <w:rFonts w:eastAsia="Calibri"/>
          <w:szCs w:val="22"/>
        </w:rPr>
        <w:t xml:space="preserve">. </w:t>
      </w:r>
      <w:hyperlink r:id="rId25" w:tgtFrame="_new" w:history="1">
        <w:r w:rsidRPr="006C63FF">
          <w:rPr>
            <w:rStyle w:val="Hyperlink"/>
            <w:rFonts w:eastAsia="Calibri"/>
            <w:szCs w:val="22"/>
          </w:rPr>
          <w:t>https://www.examplewebsite.org/covid19-vaccine-info</w:t>
        </w:r>
      </w:hyperlink>
      <w:r>
        <w:rPr>
          <w:rFonts w:eastAsia="Calibri"/>
          <w:szCs w:val="22"/>
        </w:rPr>
        <w:t xml:space="preserve"> (</w:t>
      </w:r>
      <w:r w:rsidRPr="006C63FF">
        <w:rPr>
          <w:rFonts w:eastAsia="Calibri"/>
          <w:b/>
          <w:bCs/>
          <w:szCs w:val="22"/>
        </w:rPr>
        <w:t>Website</w:t>
      </w:r>
      <w:r>
        <w:rPr>
          <w:rFonts w:eastAsia="Calibri"/>
          <w:b/>
          <w:bCs/>
          <w:szCs w:val="22"/>
        </w:rPr>
        <w:t>)</w:t>
      </w:r>
    </w:p>
    <w:p w14:paraId="57F2425D" w14:textId="6D38B5E7" w:rsidR="00794BC0" w:rsidRDefault="00794BC0">
      <w:pPr>
        <w:rPr>
          <w:rFonts w:eastAsia="Calibri"/>
          <w:szCs w:val="22"/>
        </w:rPr>
      </w:pPr>
      <w:r>
        <w:rPr>
          <w:rFonts w:eastAsia="Calibri"/>
          <w:szCs w:val="22"/>
        </w:rPr>
        <w:br w:type="page"/>
      </w:r>
    </w:p>
    <w:p w14:paraId="351C45A0" w14:textId="1524529F" w:rsidR="00A062DA" w:rsidRPr="00A062DA" w:rsidRDefault="00A062DA" w:rsidP="00122926">
      <w:pPr>
        <w:pStyle w:val="Appendix"/>
      </w:pPr>
      <w:bookmarkStart w:id="129" w:name="_Toc146274320"/>
      <w:r w:rsidRPr="00A062DA">
        <w:lastRenderedPageBreak/>
        <w:t>INFORMED CONSENT FORM</w:t>
      </w:r>
      <w:bookmarkEnd w:id="129"/>
      <w:r w:rsidRPr="00A062DA">
        <w:t xml:space="preserve"> </w:t>
      </w:r>
    </w:p>
    <w:p w14:paraId="18A7D42F"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Title: Social Media and its Impact on Interpersonal Relationships</w:t>
      </w:r>
    </w:p>
    <w:p w14:paraId="4F5E064C"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Researcher:</w:t>
      </w:r>
      <w:r w:rsidRPr="00A062DA">
        <w:rPr>
          <w:rFonts w:eastAsia="Times New Roman" w:cs="Times New Roman"/>
        </w:rPr>
        <w:t xml:space="preserve"> John A. Researcher</w:t>
      </w:r>
    </w:p>
    <w:p w14:paraId="442C0A9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Introduction</w:t>
      </w:r>
      <w:r w:rsidRPr="00A062DA">
        <w:rPr>
          <w:rFonts w:eastAsia="Times New Roman" w:cs="Times New Roman"/>
        </w:rPr>
        <w:t>:</w:t>
      </w:r>
    </w:p>
    <w:p w14:paraId="689E308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 are invited to participate in a research study conducted by John A. Researcher, a sociology researcher at [Your Institution's Name]. The purpose of this study is to investigate the influence of social media on interpersonal relationships. Before you decide whether or not to participate, it is important that you understand the nature of the study and your role in it.</w:t>
      </w:r>
    </w:p>
    <w:p w14:paraId="12C7B74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Procedures:</w:t>
      </w:r>
    </w:p>
    <w:p w14:paraId="12CE5BF6"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f you choose to participate in this study, you will be asked to:</w:t>
      </w:r>
    </w:p>
    <w:p w14:paraId="59A074B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Complete a brief online questionnaire about your social media usage and interpersonal relationships.</w:t>
      </w:r>
    </w:p>
    <w:p w14:paraId="7BA98EC7"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Optionally, participate in a follow-up interview to provide more in-depth insights (if selected).</w:t>
      </w:r>
    </w:p>
    <w:p w14:paraId="32D75863"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Confidentiality:</w:t>
      </w:r>
    </w:p>
    <w:p w14:paraId="0A669D9E"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r responses and any information provided during the interview will be kept confidential to the extent permitted by law. Your identity will not be disclosed, and all data will be anonymized for analysis.</w:t>
      </w:r>
    </w:p>
    <w:p w14:paraId="6D9B227C"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Voluntary Participation:</w:t>
      </w:r>
    </w:p>
    <w:p w14:paraId="7386D70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Participation in this study is entirely voluntary. You have the right to refuse to participate or to withdraw from the study at any time without any penalty or loss of benefits to which you are otherwise entitled. Your decision will not affect your current or future relationship with [Your Institution's Name].</w:t>
      </w:r>
    </w:p>
    <w:p w14:paraId="47510B8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Risks and Benefits:</w:t>
      </w:r>
    </w:p>
    <w:p w14:paraId="0B33963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There are no known risks associated with participating in this study. However, your participation may contribute to a better understanding of the impact of social media on interpersonal relationships, which could benefit society.</w:t>
      </w:r>
    </w:p>
    <w:p w14:paraId="70C058AD"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Questions and Contact Information:</w:t>
      </w:r>
    </w:p>
    <w:p w14:paraId="1E16CAFA"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f you have any questions or concerns about the study, you may contact John A. Researcher at [Researcher's Contact Information]. If you have any questions about your rights as a research participant, you may contact [Institution's Ethics Committee Contact Information].</w:t>
      </w:r>
    </w:p>
    <w:p w14:paraId="6B75A279" w14:textId="77777777" w:rsidR="00A062DA" w:rsidRPr="00A062DA" w:rsidRDefault="00A062DA" w:rsidP="00A062DA">
      <w:pPr>
        <w:spacing w:line="360" w:lineRule="auto"/>
        <w:jc w:val="both"/>
        <w:rPr>
          <w:rFonts w:eastAsia="Times New Roman" w:cs="Times New Roman"/>
        </w:rPr>
      </w:pPr>
    </w:p>
    <w:p w14:paraId="1AE6EB01"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Consent:</w:t>
      </w:r>
    </w:p>
    <w:p w14:paraId="27D2405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 have read and understand the information provided above. I agree to participate in this study voluntarily. I understand that I may withdraw from the study at any time without any consequences. I acknowledge that I have received a copy of this consent form for my records.</w:t>
      </w:r>
    </w:p>
    <w:p w14:paraId="47FAD4D8" w14:textId="77777777" w:rsidR="00A062DA" w:rsidRPr="00A062DA" w:rsidRDefault="00A062DA" w:rsidP="00A062DA">
      <w:pPr>
        <w:spacing w:line="360" w:lineRule="auto"/>
        <w:jc w:val="both"/>
        <w:rPr>
          <w:rFonts w:eastAsia="Times New Roman" w:cs="Times New Roman"/>
        </w:rPr>
      </w:pPr>
    </w:p>
    <w:p w14:paraId="7CC445BF"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Participant's Name (Printed): ________________________</w:t>
      </w:r>
    </w:p>
    <w:p w14:paraId="10B4A414" w14:textId="77777777" w:rsidR="00A062DA" w:rsidRPr="00A062DA" w:rsidRDefault="00A062DA" w:rsidP="00A062DA">
      <w:pPr>
        <w:spacing w:line="360" w:lineRule="auto"/>
        <w:jc w:val="both"/>
        <w:rPr>
          <w:rFonts w:eastAsia="Times New Roman" w:cs="Times New Roman"/>
        </w:rPr>
      </w:pPr>
    </w:p>
    <w:p w14:paraId="73032443" w14:textId="7D07581F" w:rsidR="003E4D61" w:rsidRPr="003E4D61" w:rsidRDefault="00A062DA" w:rsidP="00A062DA">
      <w:pPr>
        <w:spacing w:line="360" w:lineRule="auto"/>
        <w:jc w:val="both"/>
        <w:rPr>
          <w:rFonts w:eastAsia="Times New Roman" w:cs="Times New Roman"/>
        </w:rPr>
      </w:pPr>
      <w:r w:rsidRPr="00A062DA">
        <w:rPr>
          <w:rFonts w:eastAsia="Times New Roman" w:cs="Times New Roman"/>
        </w:rPr>
        <w:t>Participant's Signature: ________________________ Date: ___________</w:t>
      </w:r>
    </w:p>
    <w:p w14:paraId="740B3079" w14:textId="77777777" w:rsidR="0081647A" w:rsidRDefault="003E4D61">
      <w:pPr>
        <w:rPr>
          <w:rFonts w:eastAsia="Times New Roman" w:cs="Times New Roman"/>
        </w:rPr>
      </w:pPr>
      <w:r w:rsidRPr="003E4D61">
        <w:rPr>
          <w:rFonts w:eastAsia="Times New Roman" w:cs="Times New Roman"/>
        </w:rPr>
        <w:br w:type="page"/>
      </w:r>
    </w:p>
    <w:p w14:paraId="72BA658D" w14:textId="7307BBDA" w:rsidR="0081647A" w:rsidRDefault="0081647A" w:rsidP="0081647A">
      <w:pPr>
        <w:pStyle w:val="Appendix"/>
      </w:pPr>
      <w:bookmarkStart w:id="130" w:name="_Toc146274321"/>
      <w:r>
        <w:lastRenderedPageBreak/>
        <w:t>ETHIC COMMITTEE REPORT</w:t>
      </w:r>
      <w:bookmarkEnd w:id="130"/>
    </w:p>
    <w:p w14:paraId="2BF6E4DE" w14:textId="5259C7D0" w:rsidR="0081647A" w:rsidRPr="0081647A" w:rsidRDefault="0081647A" w:rsidP="0081647A">
      <w:pPr>
        <w:pStyle w:val="myNormalStyle"/>
        <w:rPr>
          <w:lang w:val="en-US"/>
        </w:rPr>
      </w:pPr>
      <w:r w:rsidRPr="0081647A">
        <w:rPr>
          <w:b/>
          <w:bCs/>
          <w:lang w:val="en-US"/>
        </w:rPr>
        <w:t xml:space="preserve">Üstün Bilim </w:t>
      </w:r>
      <w:r>
        <w:rPr>
          <w:b/>
          <w:bCs/>
          <w:lang w:val="en-US"/>
        </w:rPr>
        <w:t>University</w:t>
      </w:r>
      <w:r w:rsidRPr="0081647A">
        <w:rPr>
          <w:lang w:val="en-US"/>
        </w:rPr>
        <w:t xml:space="preserve"> </w:t>
      </w:r>
      <w:r w:rsidRPr="0081647A">
        <w:rPr>
          <w:b/>
          <w:bCs/>
          <w:lang w:val="en-US"/>
        </w:rPr>
        <w:t>Ethics Committee Report</w:t>
      </w:r>
    </w:p>
    <w:p w14:paraId="39B6DD49" w14:textId="77777777" w:rsidR="0081647A" w:rsidRPr="0081647A" w:rsidRDefault="0081647A" w:rsidP="0081647A">
      <w:pPr>
        <w:pStyle w:val="myNormalStyle"/>
        <w:rPr>
          <w:lang w:val="en-US"/>
        </w:rPr>
      </w:pPr>
      <w:r w:rsidRPr="0081647A">
        <w:rPr>
          <w:b/>
          <w:bCs/>
          <w:lang w:val="en-US"/>
        </w:rPr>
        <w:t>Project Title:</w:t>
      </w:r>
      <w:r w:rsidRPr="0081647A">
        <w:rPr>
          <w:lang w:val="en-US"/>
        </w:rPr>
        <w:t xml:space="preserve"> Exploration of Adolescent Psychological Well-being: A Qualitative Interview Study</w:t>
      </w:r>
    </w:p>
    <w:p w14:paraId="3753FBAF" w14:textId="4DFE3EC4" w:rsidR="0081647A" w:rsidRPr="0081647A" w:rsidRDefault="0081647A" w:rsidP="0081647A">
      <w:pPr>
        <w:pStyle w:val="myNormalStyle"/>
        <w:rPr>
          <w:lang w:val="en-US"/>
        </w:rPr>
      </w:pPr>
      <w:r w:rsidRPr="0081647A">
        <w:rPr>
          <w:b/>
          <w:bCs/>
          <w:lang w:val="en-US"/>
        </w:rPr>
        <w:t>Principal Investigator:</w:t>
      </w:r>
      <w:r w:rsidRPr="0081647A">
        <w:rPr>
          <w:lang w:val="en-US"/>
        </w:rPr>
        <w:t xml:space="preserve"> Dr. Elif Şahin </w:t>
      </w:r>
      <w:r w:rsidRPr="0081647A">
        <w:rPr>
          <w:b/>
          <w:bCs/>
          <w:lang w:val="en-US"/>
        </w:rPr>
        <w:t>Affiliation:</w:t>
      </w:r>
      <w:r w:rsidRPr="0081647A">
        <w:rPr>
          <w:lang w:val="en-US"/>
        </w:rPr>
        <w:t xml:space="preserve"> Department of Psychology, Üstün Bilim </w:t>
      </w:r>
      <w:r>
        <w:rPr>
          <w:lang w:val="en-US"/>
        </w:rPr>
        <w:t>University</w:t>
      </w:r>
    </w:p>
    <w:p w14:paraId="2BEB2AF6" w14:textId="3715A214" w:rsidR="0081647A" w:rsidRPr="0081647A" w:rsidRDefault="0081647A" w:rsidP="0081647A">
      <w:pPr>
        <w:pStyle w:val="myNormalStyle"/>
        <w:rPr>
          <w:lang w:val="en-US"/>
        </w:rPr>
      </w:pPr>
      <w:r w:rsidRPr="0081647A">
        <w:rPr>
          <w:b/>
          <w:bCs/>
          <w:lang w:val="en-US"/>
        </w:rPr>
        <w:t>Date of Submission:</w:t>
      </w:r>
      <w:r w:rsidRPr="0081647A">
        <w:rPr>
          <w:lang w:val="en-US"/>
        </w:rPr>
        <w:t xml:space="preserve"> </w:t>
      </w:r>
      <w:r>
        <w:rPr>
          <w:lang w:val="en-US"/>
        </w:rPr>
        <w:t>10.09.2022</w:t>
      </w:r>
    </w:p>
    <w:p w14:paraId="77DBF6A8" w14:textId="77777777" w:rsidR="0081647A" w:rsidRPr="0081647A" w:rsidRDefault="0081647A" w:rsidP="0081647A">
      <w:pPr>
        <w:pStyle w:val="myNormalStyle"/>
        <w:rPr>
          <w:lang w:val="en-US"/>
        </w:rPr>
      </w:pPr>
      <w:r w:rsidRPr="0081647A">
        <w:rPr>
          <w:b/>
          <w:bCs/>
          <w:lang w:val="en-US"/>
        </w:rPr>
        <w:t>Report Summary:</w:t>
      </w:r>
    </w:p>
    <w:p w14:paraId="4C927C53" w14:textId="77777777" w:rsidR="0081647A" w:rsidRPr="0081647A" w:rsidRDefault="0081647A" w:rsidP="0081647A">
      <w:pPr>
        <w:pStyle w:val="myNormalStyle"/>
        <w:rPr>
          <w:lang w:val="en-US"/>
        </w:rPr>
      </w:pPr>
      <w:r w:rsidRPr="0081647A">
        <w:rPr>
          <w:lang w:val="en-US"/>
        </w:rPr>
        <w:t>The Ethics Committee has reviewed the research proposal titled "Exploration of Adolescent Psychological Well-being: A Qualitative Interview Study" submitted by Dr. Elif Şahin. The study aims to investigate adolescent psychological well-being through qualitative interviews.</w:t>
      </w:r>
    </w:p>
    <w:p w14:paraId="2AB84835" w14:textId="77777777" w:rsidR="0081647A" w:rsidRPr="0081647A" w:rsidRDefault="0081647A" w:rsidP="0081647A">
      <w:pPr>
        <w:pStyle w:val="myNormalStyle"/>
        <w:rPr>
          <w:lang w:val="en-US"/>
        </w:rPr>
      </w:pPr>
      <w:r w:rsidRPr="0081647A">
        <w:rPr>
          <w:b/>
          <w:bCs/>
          <w:lang w:val="en-US"/>
        </w:rPr>
        <w:t>Ethical Considerations:</w:t>
      </w:r>
    </w:p>
    <w:p w14:paraId="7AB6DABD" w14:textId="77777777" w:rsidR="0081647A" w:rsidRPr="0081647A" w:rsidRDefault="0081647A" w:rsidP="0081647A">
      <w:pPr>
        <w:pStyle w:val="myNormalStyle"/>
        <w:numPr>
          <w:ilvl w:val="0"/>
          <w:numId w:val="30"/>
        </w:numPr>
        <w:rPr>
          <w:lang w:val="en-US"/>
        </w:rPr>
      </w:pPr>
      <w:r w:rsidRPr="0081647A">
        <w:rPr>
          <w:b/>
          <w:bCs/>
          <w:lang w:val="en-US"/>
        </w:rPr>
        <w:t>Informed Consent:</w:t>
      </w:r>
      <w:r w:rsidRPr="0081647A">
        <w:rPr>
          <w:lang w:val="en-US"/>
        </w:rPr>
        <w:t xml:space="preserve"> The researcher has provided a detailed informed consent form for participants, outlining the purpose of the study, potential risks and benefits, confidentiality measures, and the voluntary nature of participation. The committee finds the informed consent process to be thorough and appropriate.</w:t>
      </w:r>
    </w:p>
    <w:p w14:paraId="53F27B6C" w14:textId="77777777" w:rsidR="0081647A" w:rsidRPr="0081647A" w:rsidRDefault="0081647A" w:rsidP="0081647A">
      <w:pPr>
        <w:pStyle w:val="myNormalStyle"/>
        <w:numPr>
          <w:ilvl w:val="0"/>
          <w:numId w:val="30"/>
        </w:numPr>
        <w:rPr>
          <w:lang w:val="en-US"/>
        </w:rPr>
      </w:pPr>
      <w:r w:rsidRPr="0081647A">
        <w:rPr>
          <w:b/>
          <w:bCs/>
          <w:lang w:val="en-US"/>
        </w:rPr>
        <w:t>Confidentiality:</w:t>
      </w:r>
      <w:r w:rsidRPr="0081647A">
        <w:rPr>
          <w:lang w:val="en-US"/>
        </w:rPr>
        <w:t xml:space="preserve"> The researcher has outlined a comprehensive plan for maintaining the confidentiality of participants' identities and responses. All data collected during interviews will be pseudonymized, and identifying information will be stored separately from the research data.</w:t>
      </w:r>
    </w:p>
    <w:p w14:paraId="1875B454" w14:textId="77777777" w:rsidR="0081647A" w:rsidRPr="0081647A" w:rsidRDefault="0081647A" w:rsidP="0081647A">
      <w:pPr>
        <w:pStyle w:val="myNormalStyle"/>
        <w:numPr>
          <w:ilvl w:val="0"/>
          <w:numId w:val="30"/>
        </w:numPr>
        <w:rPr>
          <w:lang w:val="en-US"/>
        </w:rPr>
      </w:pPr>
      <w:r w:rsidRPr="0081647A">
        <w:rPr>
          <w:b/>
          <w:bCs/>
          <w:lang w:val="en-US"/>
        </w:rPr>
        <w:t>Data Security:</w:t>
      </w:r>
      <w:r w:rsidRPr="0081647A">
        <w:rPr>
          <w:lang w:val="en-US"/>
        </w:rPr>
        <w:t xml:space="preserve"> Data security measures, including secure storage and restricted access to research materials, have been adequately addressed.</w:t>
      </w:r>
    </w:p>
    <w:p w14:paraId="7693C90A" w14:textId="77777777" w:rsidR="0081647A" w:rsidRPr="0081647A" w:rsidRDefault="0081647A" w:rsidP="0081647A">
      <w:pPr>
        <w:pStyle w:val="myNormalStyle"/>
        <w:numPr>
          <w:ilvl w:val="0"/>
          <w:numId w:val="30"/>
        </w:numPr>
        <w:rPr>
          <w:lang w:val="en-US"/>
        </w:rPr>
      </w:pPr>
      <w:r w:rsidRPr="0081647A">
        <w:rPr>
          <w:b/>
          <w:bCs/>
          <w:lang w:val="en-US"/>
        </w:rPr>
        <w:t>Participant Well-being:</w:t>
      </w:r>
      <w:r w:rsidRPr="0081647A">
        <w:rPr>
          <w:lang w:val="en-US"/>
        </w:rPr>
        <w:t xml:space="preserve"> The researcher has considered potential psychological distress or discomfort for participants during interviews. Adequate support and referrals to counseling services have been planned for participants who may experience emotional distress.</w:t>
      </w:r>
    </w:p>
    <w:p w14:paraId="1E946C43" w14:textId="77777777" w:rsidR="0081647A" w:rsidRPr="0081647A" w:rsidRDefault="0081647A" w:rsidP="0081647A">
      <w:pPr>
        <w:pStyle w:val="myNormalStyle"/>
        <w:numPr>
          <w:ilvl w:val="0"/>
          <w:numId w:val="30"/>
        </w:numPr>
        <w:rPr>
          <w:lang w:val="en-US"/>
        </w:rPr>
      </w:pPr>
      <w:r w:rsidRPr="0081647A">
        <w:rPr>
          <w:b/>
          <w:bCs/>
          <w:lang w:val="en-US"/>
        </w:rPr>
        <w:lastRenderedPageBreak/>
        <w:t>Data Handling and Analysis:</w:t>
      </w:r>
      <w:r w:rsidRPr="0081647A">
        <w:rPr>
          <w:lang w:val="en-US"/>
        </w:rPr>
        <w:t xml:space="preserve"> The data collection, handling, and analysis methods have been detailed in the proposal. The researcher plans to use thematic analysis to ensure rigor and validity in data interpretation.</w:t>
      </w:r>
    </w:p>
    <w:p w14:paraId="3F0A01E9" w14:textId="77777777" w:rsidR="0081647A" w:rsidRPr="0081647A" w:rsidRDefault="0081647A" w:rsidP="0081647A">
      <w:pPr>
        <w:pStyle w:val="myNormalStyle"/>
        <w:rPr>
          <w:lang w:val="en-US"/>
        </w:rPr>
      </w:pPr>
      <w:r w:rsidRPr="0081647A">
        <w:rPr>
          <w:b/>
          <w:bCs/>
          <w:lang w:val="en-US"/>
        </w:rPr>
        <w:t>Recommendations:</w:t>
      </w:r>
    </w:p>
    <w:p w14:paraId="7DF80AA1" w14:textId="77777777" w:rsidR="0081647A" w:rsidRPr="0081647A" w:rsidRDefault="0081647A" w:rsidP="0081647A">
      <w:pPr>
        <w:pStyle w:val="myNormalStyle"/>
        <w:rPr>
          <w:lang w:val="en-US"/>
        </w:rPr>
      </w:pPr>
      <w:r w:rsidRPr="0081647A">
        <w:rPr>
          <w:lang w:val="en-US"/>
        </w:rPr>
        <w:t>The Ethics Committee approves the research proposal titled "Exploration of Adolescent Psychological Well-being: A Qualitative Interview Study" with the following recommendations:</w:t>
      </w:r>
    </w:p>
    <w:p w14:paraId="2FBCAB2A" w14:textId="77777777" w:rsidR="0081647A" w:rsidRPr="0081647A" w:rsidRDefault="0081647A" w:rsidP="0081647A">
      <w:pPr>
        <w:pStyle w:val="myNormalStyle"/>
        <w:numPr>
          <w:ilvl w:val="0"/>
          <w:numId w:val="31"/>
        </w:numPr>
        <w:rPr>
          <w:lang w:val="en-US"/>
        </w:rPr>
      </w:pPr>
      <w:r w:rsidRPr="0081647A">
        <w:rPr>
          <w:lang w:val="en-US"/>
        </w:rPr>
        <w:t>The researcher should provide participants with a clear debriefing statement after each interview to reiterate the voluntary nature of their participation and to offer information on counseling services if needed.</w:t>
      </w:r>
    </w:p>
    <w:p w14:paraId="73FF3AA7" w14:textId="77777777" w:rsidR="0081647A" w:rsidRPr="0081647A" w:rsidRDefault="0081647A" w:rsidP="0081647A">
      <w:pPr>
        <w:pStyle w:val="myNormalStyle"/>
        <w:numPr>
          <w:ilvl w:val="0"/>
          <w:numId w:val="31"/>
        </w:numPr>
        <w:rPr>
          <w:lang w:val="en-US"/>
        </w:rPr>
      </w:pPr>
      <w:r w:rsidRPr="0081647A">
        <w:rPr>
          <w:lang w:val="en-US"/>
        </w:rPr>
        <w:t>The researcher should maintain a detailed record of the informed consent process, including signed consent forms and any relevant participant communication.</w:t>
      </w:r>
    </w:p>
    <w:p w14:paraId="217A150D" w14:textId="77777777" w:rsidR="0081647A" w:rsidRPr="0081647A" w:rsidRDefault="0081647A" w:rsidP="0081647A">
      <w:pPr>
        <w:pStyle w:val="myNormalStyle"/>
        <w:numPr>
          <w:ilvl w:val="0"/>
          <w:numId w:val="31"/>
        </w:numPr>
        <w:rPr>
          <w:lang w:val="en-US"/>
        </w:rPr>
      </w:pPr>
      <w:r w:rsidRPr="0081647A">
        <w:rPr>
          <w:lang w:val="en-US"/>
        </w:rPr>
        <w:t>The researcher should periodically update the Ethics Committee on the progress of the study and any changes to the research design or procedures.</w:t>
      </w:r>
    </w:p>
    <w:p w14:paraId="63865B47" w14:textId="77777777" w:rsidR="0081647A" w:rsidRPr="0081647A" w:rsidRDefault="0081647A" w:rsidP="0081647A">
      <w:pPr>
        <w:pStyle w:val="myNormalStyle"/>
        <w:rPr>
          <w:lang w:val="en-US"/>
        </w:rPr>
      </w:pPr>
      <w:r w:rsidRPr="0081647A">
        <w:rPr>
          <w:b/>
          <w:bCs/>
          <w:lang w:val="en-US"/>
        </w:rPr>
        <w:t>Conclusion:</w:t>
      </w:r>
    </w:p>
    <w:p w14:paraId="34689E8A" w14:textId="77777777" w:rsidR="0081647A" w:rsidRPr="0081647A" w:rsidRDefault="0081647A" w:rsidP="0081647A">
      <w:pPr>
        <w:pStyle w:val="myNormalStyle"/>
        <w:rPr>
          <w:lang w:val="en-US"/>
        </w:rPr>
      </w:pPr>
      <w:r w:rsidRPr="0081647A">
        <w:rPr>
          <w:lang w:val="en-US"/>
        </w:rPr>
        <w:t>The Ethics Committee acknowledges the importance of the research and believes that the study can be conducted ethically and in accordance with the principles of informed consent, confidentiality, and participant well-being. The researcher is advised to adhere to the recommendations outlined above to ensure the ethical conduct of the study.</w:t>
      </w:r>
    </w:p>
    <w:p w14:paraId="2C96F59E" w14:textId="77777777" w:rsidR="0081647A" w:rsidRPr="0081647A" w:rsidRDefault="0081647A" w:rsidP="0081647A">
      <w:pPr>
        <w:pStyle w:val="myNormalStyle"/>
        <w:rPr>
          <w:lang w:val="en-US"/>
        </w:rPr>
      </w:pPr>
      <w:r w:rsidRPr="0081647A">
        <w:rPr>
          <w:b/>
          <w:bCs/>
          <w:lang w:val="en-US"/>
        </w:rPr>
        <w:t>Committee Members:</w:t>
      </w:r>
    </w:p>
    <w:p w14:paraId="36596DF0" w14:textId="77777777" w:rsidR="0081647A" w:rsidRPr="0081647A" w:rsidRDefault="0081647A" w:rsidP="0081647A">
      <w:pPr>
        <w:pStyle w:val="myNormalStyle"/>
        <w:numPr>
          <w:ilvl w:val="0"/>
          <w:numId w:val="32"/>
        </w:numPr>
        <w:rPr>
          <w:lang w:val="en-US"/>
        </w:rPr>
      </w:pPr>
      <w:r w:rsidRPr="0081647A">
        <w:rPr>
          <w:lang w:val="en-US"/>
        </w:rPr>
        <w:t>Dr. Ayşe Demir - Chairperson</w:t>
      </w:r>
    </w:p>
    <w:p w14:paraId="1FDB6B3A" w14:textId="77777777" w:rsidR="0081647A" w:rsidRPr="0081647A" w:rsidRDefault="0081647A" w:rsidP="0081647A">
      <w:pPr>
        <w:pStyle w:val="myNormalStyle"/>
        <w:numPr>
          <w:ilvl w:val="0"/>
          <w:numId w:val="32"/>
        </w:numPr>
        <w:rPr>
          <w:lang w:val="en-US"/>
        </w:rPr>
      </w:pPr>
      <w:r w:rsidRPr="0081647A">
        <w:rPr>
          <w:lang w:val="en-US"/>
        </w:rPr>
        <w:t>Prof. Mehmet Yılmaz - Member</w:t>
      </w:r>
    </w:p>
    <w:p w14:paraId="3FAD5E25" w14:textId="77777777" w:rsidR="0081647A" w:rsidRPr="0081647A" w:rsidRDefault="0081647A" w:rsidP="0081647A">
      <w:pPr>
        <w:pStyle w:val="myNormalStyle"/>
        <w:numPr>
          <w:ilvl w:val="0"/>
          <w:numId w:val="32"/>
        </w:numPr>
        <w:rPr>
          <w:lang w:val="en-US"/>
        </w:rPr>
      </w:pPr>
      <w:r w:rsidRPr="0081647A">
        <w:rPr>
          <w:lang w:val="en-US"/>
        </w:rPr>
        <w:t>Dr. Zeynep Kaya - Member</w:t>
      </w:r>
    </w:p>
    <w:p w14:paraId="7901959E" w14:textId="77777777" w:rsidR="0081647A" w:rsidRPr="0081647A" w:rsidRDefault="0081647A" w:rsidP="0081647A">
      <w:pPr>
        <w:pStyle w:val="myNormalStyle"/>
        <w:numPr>
          <w:ilvl w:val="0"/>
          <w:numId w:val="32"/>
        </w:numPr>
        <w:rPr>
          <w:lang w:val="en-US"/>
        </w:rPr>
      </w:pPr>
      <w:r w:rsidRPr="0081647A">
        <w:rPr>
          <w:lang w:val="en-US"/>
        </w:rPr>
        <w:t>Prof. Ahmet Çelik - Member</w:t>
      </w:r>
    </w:p>
    <w:p w14:paraId="4CD5C8FB" w14:textId="77777777" w:rsidR="0081647A" w:rsidRPr="0081647A" w:rsidRDefault="0081647A" w:rsidP="0081647A">
      <w:pPr>
        <w:pStyle w:val="myNormalStyle"/>
        <w:numPr>
          <w:ilvl w:val="0"/>
          <w:numId w:val="32"/>
        </w:numPr>
        <w:rPr>
          <w:lang w:val="en-US"/>
        </w:rPr>
      </w:pPr>
      <w:r w:rsidRPr="0081647A">
        <w:rPr>
          <w:lang w:val="en-US"/>
        </w:rPr>
        <w:t>Dr. Hande Karadağ - Member</w:t>
      </w:r>
    </w:p>
    <w:p w14:paraId="408C2551" w14:textId="77777777" w:rsidR="0081647A" w:rsidRPr="0081647A" w:rsidRDefault="0081647A" w:rsidP="0081647A">
      <w:pPr>
        <w:pStyle w:val="myNormalStyle"/>
        <w:numPr>
          <w:ilvl w:val="0"/>
          <w:numId w:val="32"/>
        </w:numPr>
        <w:rPr>
          <w:lang w:val="en-US"/>
        </w:rPr>
      </w:pPr>
      <w:r w:rsidRPr="0081647A">
        <w:rPr>
          <w:lang w:val="en-US"/>
        </w:rPr>
        <w:t>Prof. Hüseyin Erdoğan - Member</w:t>
      </w:r>
    </w:p>
    <w:p w14:paraId="5B806FFD" w14:textId="77777777" w:rsidR="0081647A" w:rsidRPr="0081647A" w:rsidRDefault="0081647A" w:rsidP="0081647A">
      <w:pPr>
        <w:pStyle w:val="myNormalStyle"/>
        <w:rPr>
          <w:lang w:val="en-US"/>
        </w:rPr>
      </w:pPr>
      <w:r w:rsidRPr="0081647A">
        <w:rPr>
          <w:b/>
          <w:bCs/>
          <w:lang w:val="en-US"/>
        </w:rPr>
        <w:lastRenderedPageBreak/>
        <w:t>Üstün Bilim Üniversitesi Ethics Committee Contact Information:</w:t>
      </w:r>
      <w:r w:rsidRPr="0081647A">
        <w:rPr>
          <w:lang w:val="en-US"/>
        </w:rPr>
        <w:t xml:space="preserve"> Address: University Avenue No:123, City, Turkey Email: </w:t>
      </w:r>
      <w:hyperlink r:id="rId26" w:tgtFrame="_new" w:history="1">
        <w:r w:rsidRPr="0081647A">
          <w:rPr>
            <w:rStyle w:val="Hyperlink"/>
            <w:lang w:val="en-US"/>
          </w:rPr>
          <w:t>ethicscommittee@ustunbilim.edu.tr</w:t>
        </w:r>
      </w:hyperlink>
      <w:r w:rsidRPr="0081647A">
        <w:rPr>
          <w:lang w:val="en-US"/>
        </w:rPr>
        <w:t xml:space="preserve"> Phone: +90 (123) 456-7890</w:t>
      </w:r>
    </w:p>
    <w:p w14:paraId="69551566" w14:textId="77777777" w:rsidR="0081647A" w:rsidRPr="0081647A" w:rsidRDefault="0081647A" w:rsidP="0081647A">
      <w:pPr>
        <w:pStyle w:val="myNormalStyle"/>
        <w:rPr>
          <w:lang w:val="en-US"/>
        </w:rPr>
      </w:pPr>
      <w:r w:rsidRPr="0081647A">
        <w:rPr>
          <w:lang w:val="en-US"/>
        </w:rPr>
        <w:t>Please note that all names, institutions, and contact information provided here are entirely fictional and for illustrative purposes only. If you are conducting real research, you should use accurate and appropriate names and contact details for your institution and ethics committee.</w:t>
      </w:r>
    </w:p>
    <w:p w14:paraId="2873FDC3" w14:textId="6E1ADB5D" w:rsidR="0081647A" w:rsidRDefault="0081647A" w:rsidP="0081647A">
      <w:pPr>
        <w:pStyle w:val="myNormalStyle"/>
      </w:pPr>
    </w:p>
    <w:p w14:paraId="5A930FA1" w14:textId="0FCAD0D6" w:rsidR="0081647A" w:rsidRDefault="0081647A">
      <w:pPr>
        <w:rPr>
          <w:rFonts w:eastAsia="Times New Roman" w:cs="Times New Roman"/>
        </w:rPr>
      </w:pPr>
      <w:r>
        <w:rPr>
          <w:rFonts w:eastAsia="Times New Roman" w:cs="Times New Roman"/>
        </w:rPr>
        <w:br w:type="page"/>
      </w:r>
    </w:p>
    <w:p w14:paraId="41168999" w14:textId="77777777" w:rsidR="003E4D61" w:rsidRPr="003E4D61" w:rsidRDefault="003E4D61" w:rsidP="003E4D61">
      <w:pPr>
        <w:spacing w:line="360" w:lineRule="auto"/>
        <w:jc w:val="both"/>
        <w:rPr>
          <w:rFonts w:eastAsia="Times New Roman" w:cs="Times New Roman"/>
        </w:rPr>
      </w:pPr>
    </w:p>
    <w:p w14:paraId="3373B8FA" w14:textId="6C89A40E" w:rsidR="00A53739" w:rsidRPr="005E027B" w:rsidRDefault="00222461" w:rsidP="003E4D61">
      <w:pPr>
        <w:pStyle w:val="myNormalStyle"/>
      </w:pPr>
      <w:r>
        <w:t>This page intentionally left blank.</w:t>
      </w:r>
    </w:p>
    <w:sectPr w:rsidR="00A53739" w:rsidRPr="005E027B" w:rsidSect="00222461">
      <w:headerReference w:type="default" r:id="rId27"/>
      <w:footerReference w:type="default" r:id="rId28"/>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9BCD9" w14:textId="77777777" w:rsidR="00001864" w:rsidRDefault="00001864" w:rsidP="002C1C10">
      <w:r>
        <w:separator/>
      </w:r>
    </w:p>
    <w:p w14:paraId="46DE99F6" w14:textId="77777777" w:rsidR="00001864" w:rsidRDefault="00001864"/>
  </w:endnote>
  <w:endnote w:type="continuationSeparator" w:id="0">
    <w:p w14:paraId="01A74C4F" w14:textId="77777777" w:rsidR="00001864" w:rsidRDefault="00001864" w:rsidP="002C1C10">
      <w:r>
        <w:continuationSeparator/>
      </w:r>
    </w:p>
    <w:p w14:paraId="0A2713BF" w14:textId="77777777" w:rsidR="00001864" w:rsidRDefault="000018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8B1E6" w14:textId="77777777" w:rsidR="002E1C37" w:rsidRDefault="002E1C37"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E1C37" w:rsidRDefault="002E1C37"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67EB5" w14:textId="77777777" w:rsidR="002E1C37" w:rsidRDefault="002E1C37"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F1BB" w14:textId="77777777" w:rsidR="002E1C37" w:rsidRDefault="002E1C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80F2C" w14:textId="77777777" w:rsidR="002E1C37" w:rsidRDefault="002E1C37"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E1C37" w:rsidRDefault="002E1C37"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0B381" w14:textId="77777777" w:rsidR="002E1C37" w:rsidRDefault="002E1C37" w:rsidP="00CC1F03">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516BD" w14:textId="5353C54A" w:rsidR="002E1C37" w:rsidRDefault="002E1C37" w:rsidP="00CC1F03">
    <w:pPr>
      <w:pStyle w:val="Footer"/>
      <w:ind w:right="360"/>
    </w:pPr>
    <w:r>
      <w:rPr>
        <w:noProof/>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4D6BF868" w:rsidR="002E1C37" w:rsidRDefault="002E1C37">
                          <w:r>
                            <w:fldChar w:fldCharType="begin"/>
                          </w:r>
                          <w:r>
                            <w:instrText xml:space="preserve"> PAGE   \* MERGEFORMAT </w:instrText>
                          </w:r>
                          <w:r>
                            <w:fldChar w:fldCharType="separate"/>
                          </w:r>
                          <w:r w:rsidR="004F5281">
                            <w:rPr>
                              <w:noProof/>
                            </w:rPr>
                            <w:t>1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" filled="f" stroked="f" strokeweight=".5pt">
              <v:textbox>
                <w:txbxContent>
                  <w:p w14:paraId="67FBAFB4" w14:textId="4D6BF868" w:rsidR="002E1C37" w:rsidRDefault="002E1C37">
                    <w:r>
                      <w:fldChar w:fldCharType="begin"/>
                    </w:r>
                    <w:r>
                      <w:instrText xml:space="preserve"> PAGE   \* MERGEFORMAT </w:instrText>
                    </w:r>
                    <w:r>
                      <w:fldChar w:fldCharType="separate"/>
                    </w:r>
                    <w:r w:rsidR="004F5281">
                      <w:rPr>
                        <w:noProof/>
                      </w:rPr>
                      <w:t>11</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773F5" w14:textId="77777777" w:rsidR="002E1C37" w:rsidRPr="009C1BD3" w:rsidRDefault="002E1C37" w:rsidP="004E5AAB">
    <w:pPr>
      <w:pStyle w:val="Footer"/>
    </w:pPr>
    <w:r>
      <w:rPr>
        <w:noProof/>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1511DB14" w:rsidR="002E1C37" w:rsidRDefault="002E1C37" w:rsidP="004D74DE">
                          <w:r>
                            <w:fldChar w:fldCharType="begin"/>
                          </w:r>
                          <w:r>
                            <w:instrText xml:space="preserve"> PAGE   \* MERGEFORMAT </w:instrText>
                          </w:r>
                          <w:r>
                            <w:fldChar w:fldCharType="separate"/>
                          </w:r>
                          <w:r w:rsidR="004F5281">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28"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" filled="f" stroked="f" strokeweight=".5pt">
              <v:textbox>
                <w:txbxContent>
                  <w:p w14:paraId="476DE55A" w14:textId="1511DB14" w:rsidR="002E1C37" w:rsidRDefault="002E1C37" w:rsidP="004D74DE">
                    <w:r>
                      <w:fldChar w:fldCharType="begin"/>
                    </w:r>
                    <w:r>
                      <w:instrText xml:space="preserve"> PAGE   \* MERGEFORMAT </w:instrText>
                    </w:r>
                    <w:r>
                      <w:fldChar w:fldCharType="separate"/>
                    </w:r>
                    <w:r w:rsidR="004F5281">
                      <w:rPr>
                        <w:noProof/>
                      </w:rPr>
                      <w:t>17</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F2A2B" w14:textId="77777777" w:rsidR="00001864" w:rsidRDefault="00001864" w:rsidP="002C1C10">
      <w:r>
        <w:separator/>
      </w:r>
    </w:p>
    <w:p w14:paraId="74F195B3" w14:textId="77777777" w:rsidR="00001864" w:rsidRDefault="00001864"/>
  </w:footnote>
  <w:footnote w:type="continuationSeparator" w:id="0">
    <w:p w14:paraId="38383C7F" w14:textId="77777777" w:rsidR="00001864" w:rsidRDefault="00001864" w:rsidP="002C1C10">
      <w:r>
        <w:continuationSeparator/>
      </w:r>
    </w:p>
    <w:p w14:paraId="6075A548" w14:textId="77777777" w:rsidR="00001864" w:rsidRDefault="00001864"/>
  </w:footnote>
  <w:footnote w:id="1">
    <w:p w14:paraId="76A35A8F" w14:textId="1BFDB965" w:rsidR="002E1C37" w:rsidRPr="00D73499" w:rsidRDefault="002E1C37"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0424907"/>
      <w:docPartObj>
        <w:docPartGallery w:val="Page Numbers (Top of Page)"/>
        <w:docPartUnique/>
      </w:docPartObj>
    </w:sdtPr>
    <w:sdtEndPr>
      <w:rPr>
        <w:rStyle w:val="PageNumber"/>
      </w:rPr>
    </w:sdtEndPr>
    <w:sdtContent>
      <w:p w14:paraId="58D8DE32" w14:textId="785F4A81" w:rsidR="002E1C37" w:rsidRDefault="002E1C37"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E1C37" w:rsidRDefault="002E1C37" w:rsidP="002853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742A3C65"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E1C37" w:rsidRPr="008D3916" w:rsidRDefault="002E1C37"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1618A" w14:textId="77777777" w:rsidR="002E1C37" w:rsidRDefault="002E1C3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3438681"/>
      <w:docPartObj>
        <w:docPartGallery w:val="Page Numbers (Top of Page)"/>
        <w:docPartUnique/>
      </w:docPartObj>
    </w:sdtPr>
    <w:sdtEndPr>
      <w:rPr>
        <w:rStyle w:val="PageNumber"/>
      </w:rPr>
    </w:sdtEndPr>
    <w:sdtContent>
      <w:p w14:paraId="0036F82E" w14:textId="77777777" w:rsidR="002E1C37" w:rsidRDefault="002E1C37"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E1C37" w:rsidRDefault="002E1C37"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14F1899F"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4F5281">
          <w:rPr>
            <w:rStyle w:val="PageNumber"/>
            <w:rFonts w:cs="Times New Roman"/>
            <w:noProof/>
          </w:rPr>
          <w:t>xiii</w:t>
        </w:r>
        <w:r w:rsidRPr="002853BB">
          <w:rPr>
            <w:rStyle w:val="PageNumber"/>
            <w:rFonts w:cs="Times New Roman"/>
          </w:rPr>
          <w:fldChar w:fldCharType="end"/>
        </w:r>
      </w:p>
    </w:sdtContent>
  </w:sdt>
  <w:p w14:paraId="52497DDD" w14:textId="77777777" w:rsidR="002E1C37" w:rsidRDefault="002E1C37" w:rsidP="002853BB">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48AACF0A"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4F5281">
          <w:rPr>
            <w:rStyle w:val="PageNumber"/>
            <w:rFonts w:cs="Times New Roman"/>
            <w:noProof/>
          </w:rPr>
          <w:t>8</w:t>
        </w:r>
        <w:r w:rsidRPr="002853BB">
          <w:rPr>
            <w:rStyle w:val="PageNumber"/>
            <w:rFonts w:cs="Times New Roman"/>
          </w:rPr>
          <w:fldChar w:fldCharType="end"/>
        </w:r>
      </w:p>
    </w:sdtContent>
  </w:sdt>
  <w:p w14:paraId="28354966" w14:textId="33CB9384" w:rsidR="002E1C37" w:rsidRDefault="002E1C37"/>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DDE5D" w14:textId="77777777" w:rsidR="002E1C37" w:rsidRDefault="002E1C37"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74283"/>
      <w:docPartObj>
        <w:docPartGallery w:val="Page Numbers (Top of Page)"/>
        <w:docPartUnique/>
      </w:docPartObj>
    </w:sdtPr>
    <w:sdtEndPr>
      <w:rPr>
        <w:noProof/>
      </w:rPr>
    </w:sdtEndPr>
    <w:sdtContent>
      <w:p w14:paraId="77BD5E04" w14:textId="486942AF" w:rsidR="002E1C37" w:rsidRDefault="002E1C37">
        <w:pPr>
          <w:pStyle w:val="Header"/>
          <w:jc w:val="right"/>
        </w:pPr>
        <w:r>
          <w:fldChar w:fldCharType="begin"/>
        </w:r>
        <w:r>
          <w:instrText xml:space="preserve"> PAGE   \* MERGEFORMAT </w:instrText>
        </w:r>
        <w:r>
          <w:fldChar w:fldCharType="separate"/>
        </w:r>
        <w:r w:rsidR="004F5281">
          <w:rPr>
            <w:noProof/>
          </w:rPr>
          <w:t>17</w:t>
        </w:r>
        <w:r>
          <w:rPr>
            <w:noProof/>
          </w:rPr>
          <w:fldChar w:fldCharType="end"/>
        </w:r>
      </w:p>
    </w:sdtContent>
  </w:sdt>
  <w:p w14:paraId="425FDC79" w14:textId="77777777" w:rsidR="002E1C37" w:rsidRDefault="002E1C37"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964C9"/>
    <w:multiLevelType w:val="multilevel"/>
    <w:tmpl w:val="960E3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B87DE7"/>
    <w:multiLevelType w:val="multilevel"/>
    <w:tmpl w:val="C348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B0765"/>
    <w:multiLevelType w:val="multilevel"/>
    <w:tmpl w:val="C1100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020E37"/>
    <w:multiLevelType w:val="multilevel"/>
    <w:tmpl w:val="FEBC1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1E5440"/>
    <w:multiLevelType w:val="multilevel"/>
    <w:tmpl w:val="AF42E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0A0C85"/>
    <w:multiLevelType w:val="multilevel"/>
    <w:tmpl w:val="F6A82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7B22F4D"/>
    <w:multiLevelType w:val="multilevel"/>
    <w:tmpl w:val="CFB60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DC5C30"/>
    <w:multiLevelType w:val="multilevel"/>
    <w:tmpl w:val="E6062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7A44D5"/>
    <w:multiLevelType w:val="multilevel"/>
    <w:tmpl w:val="7D4C4C2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3545"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2"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1061FE"/>
    <w:multiLevelType w:val="multilevel"/>
    <w:tmpl w:val="15F0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27"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4"/>
  </w:num>
  <w:num w:numId="2">
    <w:abstractNumId w:val="28"/>
  </w:num>
  <w:num w:numId="3">
    <w:abstractNumId w:val="20"/>
  </w:num>
  <w:num w:numId="4">
    <w:abstractNumId w:val="22"/>
  </w:num>
  <w:num w:numId="5">
    <w:abstractNumId w:val="11"/>
  </w:num>
  <w:num w:numId="6">
    <w:abstractNumId w:val="29"/>
  </w:num>
  <w:num w:numId="7">
    <w:abstractNumId w:val="29"/>
  </w:num>
  <w:num w:numId="8">
    <w:abstractNumId w:val="2"/>
  </w:num>
  <w:num w:numId="9">
    <w:abstractNumId w:val="23"/>
  </w:num>
  <w:num w:numId="10">
    <w:abstractNumId w:val="5"/>
  </w:num>
  <w:num w:numId="11">
    <w:abstractNumId w:val="13"/>
  </w:num>
  <w:num w:numId="12">
    <w:abstractNumId w:val="15"/>
  </w:num>
  <w:num w:numId="13">
    <w:abstractNumId w:val="30"/>
  </w:num>
  <w:num w:numId="14">
    <w:abstractNumId w:val="12"/>
  </w:num>
  <w:num w:numId="15">
    <w:abstractNumId w:val="10"/>
  </w:num>
  <w:num w:numId="16">
    <w:abstractNumId w:val="27"/>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7"/>
  </w:num>
  <w:num w:numId="21">
    <w:abstractNumId w:val="9"/>
  </w:num>
  <w:num w:numId="22">
    <w:abstractNumId w:val="14"/>
  </w:num>
  <w:num w:numId="23">
    <w:abstractNumId w:val="19"/>
  </w:num>
  <w:num w:numId="24">
    <w:abstractNumId w:val="18"/>
  </w:num>
  <w:num w:numId="25">
    <w:abstractNumId w:val="0"/>
  </w:num>
  <w:num w:numId="26">
    <w:abstractNumId w:val="4"/>
  </w:num>
  <w:num w:numId="27">
    <w:abstractNumId w:val="1"/>
  </w:num>
  <w:num w:numId="28">
    <w:abstractNumId w:val="25"/>
  </w:num>
  <w:num w:numId="29">
    <w:abstractNumId w:val="6"/>
  </w:num>
  <w:num w:numId="30">
    <w:abstractNumId w:val="8"/>
  </w:num>
  <w:num w:numId="31">
    <w:abstractNumId w:val="17"/>
  </w:num>
  <w:num w:numId="32">
    <w:abstractNumId w:val="16"/>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1864"/>
    <w:rsid w:val="000053D3"/>
    <w:rsid w:val="0001508D"/>
    <w:rsid w:val="000226CF"/>
    <w:rsid w:val="00023E05"/>
    <w:rsid w:val="000800F9"/>
    <w:rsid w:val="00091C0B"/>
    <w:rsid w:val="000A7C60"/>
    <w:rsid w:val="000B0C51"/>
    <w:rsid w:val="000C0716"/>
    <w:rsid w:val="000F7EB9"/>
    <w:rsid w:val="001020AF"/>
    <w:rsid w:val="00103781"/>
    <w:rsid w:val="0012166F"/>
    <w:rsid w:val="00122926"/>
    <w:rsid w:val="00142B0E"/>
    <w:rsid w:val="0014735C"/>
    <w:rsid w:val="00153334"/>
    <w:rsid w:val="00160660"/>
    <w:rsid w:val="00183C74"/>
    <w:rsid w:val="00195469"/>
    <w:rsid w:val="001B6C84"/>
    <w:rsid w:val="001B74C8"/>
    <w:rsid w:val="001D60AA"/>
    <w:rsid w:val="001E1BDC"/>
    <w:rsid w:val="001E6512"/>
    <w:rsid w:val="001F205E"/>
    <w:rsid w:val="001F5C04"/>
    <w:rsid w:val="00200855"/>
    <w:rsid w:val="0020170D"/>
    <w:rsid w:val="002038EF"/>
    <w:rsid w:val="002039AA"/>
    <w:rsid w:val="0020627F"/>
    <w:rsid w:val="00222461"/>
    <w:rsid w:val="00232486"/>
    <w:rsid w:val="00247642"/>
    <w:rsid w:val="0025265A"/>
    <w:rsid w:val="00260EDA"/>
    <w:rsid w:val="00267D7F"/>
    <w:rsid w:val="002853BB"/>
    <w:rsid w:val="00294BB2"/>
    <w:rsid w:val="002B02C6"/>
    <w:rsid w:val="002B7535"/>
    <w:rsid w:val="002C1C10"/>
    <w:rsid w:val="002C427F"/>
    <w:rsid w:val="002C7C41"/>
    <w:rsid w:val="002D290B"/>
    <w:rsid w:val="002D538A"/>
    <w:rsid w:val="002E1C37"/>
    <w:rsid w:val="002E1DD6"/>
    <w:rsid w:val="002E79B5"/>
    <w:rsid w:val="0034001A"/>
    <w:rsid w:val="00350039"/>
    <w:rsid w:val="00353AA4"/>
    <w:rsid w:val="003612E1"/>
    <w:rsid w:val="003679AB"/>
    <w:rsid w:val="003816BA"/>
    <w:rsid w:val="00383145"/>
    <w:rsid w:val="0039288A"/>
    <w:rsid w:val="00396212"/>
    <w:rsid w:val="003A5A57"/>
    <w:rsid w:val="003B4FEB"/>
    <w:rsid w:val="003C7F92"/>
    <w:rsid w:val="003E11A5"/>
    <w:rsid w:val="003E4D61"/>
    <w:rsid w:val="003E751B"/>
    <w:rsid w:val="004048D6"/>
    <w:rsid w:val="00407BAF"/>
    <w:rsid w:val="00412F5B"/>
    <w:rsid w:val="004301FA"/>
    <w:rsid w:val="00440F9C"/>
    <w:rsid w:val="004868F2"/>
    <w:rsid w:val="00496573"/>
    <w:rsid w:val="004B79CC"/>
    <w:rsid w:val="004D69AB"/>
    <w:rsid w:val="004D74DE"/>
    <w:rsid w:val="004E5AAB"/>
    <w:rsid w:val="004E6CA1"/>
    <w:rsid w:val="004E7CD3"/>
    <w:rsid w:val="004F5281"/>
    <w:rsid w:val="00505A0C"/>
    <w:rsid w:val="00512A5C"/>
    <w:rsid w:val="00531D60"/>
    <w:rsid w:val="00544355"/>
    <w:rsid w:val="00557D0B"/>
    <w:rsid w:val="00577B7C"/>
    <w:rsid w:val="005848FF"/>
    <w:rsid w:val="005905FF"/>
    <w:rsid w:val="00594D26"/>
    <w:rsid w:val="005A07C8"/>
    <w:rsid w:val="005A1A0A"/>
    <w:rsid w:val="005A26F9"/>
    <w:rsid w:val="005A46CD"/>
    <w:rsid w:val="005D6AD0"/>
    <w:rsid w:val="005E027B"/>
    <w:rsid w:val="005F2614"/>
    <w:rsid w:val="00605520"/>
    <w:rsid w:val="0061710A"/>
    <w:rsid w:val="006275AA"/>
    <w:rsid w:val="006348FD"/>
    <w:rsid w:val="00637833"/>
    <w:rsid w:val="00647FDC"/>
    <w:rsid w:val="0065224C"/>
    <w:rsid w:val="00652A4A"/>
    <w:rsid w:val="0066468A"/>
    <w:rsid w:val="00672A2F"/>
    <w:rsid w:val="006A5409"/>
    <w:rsid w:val="006B2778"/>
    <w:rsid w:val="006C63FF"/>
    <w:rsid w:val="006E5722"/>
    <w:rsid w:val="006F6D6F"/>
    <w:rsid w:val="00710964"/>
    <w:rsid w:val="00726936"/>
    <w:rsid w:val="00731F79"/>
    <w:rsid w:val="00737665"/>
    <w:rsid w:val="00743B3F"/>
    <w:rsid w:val="00744891"/>
    <w:rsid w:val="00751C08"/>
    <w:rsid w:val="00760E7C"/>
    <w:rsid w:val="00761226"/>
    <w:rsid w:val="007675C8"/>
    <w:rsid w:val="0077126E"/>
    <w:rsid w:val="00782FC2"/>
    <w:rsid w:val="007831E2"/>
    <w:rsid w:val="00794BC0"/>
    <w:rsid w:val="007B3510"/>
    <w:rsid w:val="007C064B"/>
    <w:rsid w:val="007E1D41"/>
    <w:rsid w:val="007E320B"/>
    <w:rsid w:val="0081647A"/>
    <w:rsid w:val="0082684C"/>
    <w:rsid w:val="00840B3D"/>
    <w:rsid w:val="00842E05"/>
    <w:rsid w:val="00846196"/>
    <w:rsid w:val="0085419E"/>
    <w:rsid w:val="008615EB"/>
    <w:rsid w:val="0086337D"/>
    <w:rsid w:val="008638ED"/>
    <w:rsid w:val="008929EF"/>
    <w:rsid w:val="00894582"/>
    <w:rsid w:val="008B5E94"/>
    <w:rsid w:val="008D3916"/>
    <w:rsid w:val="008D4B15"/>
    <w:rsid w:val="008D5B17"/>
    <w:rsid w:val="008D5EF7"/>
    <w:rsid w:val="008F6AD5"/>
    <w:rsid w:val="008F6F7A"/>
    <w:rsid w:val="00903EB5"/>
    <w:rsid w:val="00910535"/>
    <w:rsid w:val="0092356C"/>
    <w:rsid w:val="0093138F"/>
    <w:rsid w:val="00936795"/>
    <w:rsid w:val="00951BB2"/>
    <w:rsid w:val="009559A8"/>
    <w:rsid w:val="00963638"/>
    <w:rsid w:val="00986975"/>
    <w:rsid w:val="009B0741"/>
    <w:rsid w:val="009B2424"/>
    <w:rsid w:val="009C3E7C"/>
    <w:rsid w:val="009D20C9"/>
    <w:rsid w:val="009E4E56"/>
    <w:rsid w:val="009F5335"/>
    <w:rsid w:val="009F76DB"/>
    <w:rsid w:val="00A062DA"/>
    <w:rsid w:val="00A134E5"/>
    <w:rsid w:val="00A27481"/>
    <w:rsid w:val="00A35F93"/>
    <w:rsid w:val="00A53256"/>
    <w:rsid w:val="00A53739"/>
    <w:rsid w:val="00A57FE9"/>
    <w:rsid w:val="00A86C31"/>
    <w:rsid w:val="00AA351A"/>
    <w:rsid w:val="00AB2CC3"/>
    <w:rsid w:val="00AC3512"/>
    <w:rsid w:val="00B14C2A"/>
    <w:rsid w:val="00B169B9"/>
    <w:rsid w:val="00B16E62"/>
    <w:rsid w:val="00B379E9"/>
    <w:rsid w:val="00B43970"/>
    <w:rsid w:val="00B54DC2"/>
    <w:rsid w:val="00B73344"/>
    <w:rsid w:val="00B8796D"/>
    <w:rsid w:val="00B94C77"/>
    <w:rsid w:val="00BA0256"/>
    <w:rsid w:val="00BA132F"/>
    <w:rsid w:val="00BB546B"/>
    <w:rsid w:val="00BE416F"/>
    <w:rsid w:val="00BF15BB"/>
    <w:rsid w:val="00BF60D5"/>
    <w:rsid w:val="00C21B02"/>
    <w:rsid w:val="00CA0296"/>
    <w:rsid w:val="00CA73DA"/>
    <w:rsid w:val="00CC1F03"/>
    <w:rsid w:val="00CC363D"/>
    <w:rsid w:val="00CD57DF"/>
    <w:rsid w:val="00CE0892"/>
    <w:rsid w:val="00CE704D"/>
    <w:rsid w:val="00CF2083"/>
    <w:rsid w:val="00CF4EFC"/>
    <w:rsid w:val="00D01415"/>
    <w:rsid w:val="00D0227A"/>
    <w:rsid w:val="00D0709C"/>
    <w:rsid w:val="00D145AE"/>
    <w:rsid w:val="00D36FB4"/>
    <w:rsid w:val="00D633B7"/>
    <w:rsid w:val="00D67062"/>
    <w:rsid w:val="00D701DC"/>
    <w:rsid w:val="00D73499"/>
    <w:rsid w:val="00DA1737"/>
    <w:rsid w:val="00DA2DE7"/>
    <w:rsid w:val="00DB0F96"/>
    <w:rsid w:val="00DB401D"/>
    <w:rsid w:val="00DB74D7"/>
    <w:rsid w:val="00DC523A"/>
    <w:rsid w:val="00DD6B57"/>
    <w:rsid w:val="00E44D17"/>
    <w:rsid w:val="00E61923"/>
    <w:rsid w:val="00E666CA"/>
    <w:rsid w:val="00E94079"/>
    <w:rsid w:val="00EB514F"/>
    <w:rsid w:val="00ED0DF5"/>
    <w:rsid w:val="00ED2F99"/>
    <w:rsid w:val="00ED3771"/>
    <w:rsid w:val="00ED3DDD"/>
    <w:rsid w:val="00EF0D77"/>
    <w:rsid w:val="00EF6843"/>
    <w:rsid w:val="00F15B1D"/>
    <w:rsid w:val="00F16024"/>
    <w:rsid w:val="00F32F5F"/>
    <w:rsid w:val="00F465F0"/>
    <w:rsid w:val="00F50B70"/>
    <w:rsid w:val="00F937D6"/>
    <w:rsid w:val="00FA317C"/>
    <w:rsid w:val="00FB2691"/>
    <w:rsid w:val="00FC251C"/>
    <w:rsid w:val="00FC5F03"/>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6B2778"/>
    <w:pPr>
      <w:keepNext/>
      <w:keepLines/>
      <w:numPr>
        <w:numId w:val="17"/>
      </w:numPr>
      <w:spacing w:before="240" w:after="480" w:line="360" w:lineRule="auto"/>
      <w:jc w:val="center"/>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6B2778"/>
    <w:pPr>
      <w:keepNext/>
      <w:keepLines/>
      <w:numPr>
        <w:ilvl w:val="1"/>
        <w:numId w:val="17"/>
      </w:numPr>
      <w:spacing w:before="480" w:after="240" w:line="360" w:lineRule="auto"/>
      <w:ind w:left="567"/>
      <w:outlineLvl w:val="1"/>
    </w:pPr>
    <w:rPr>
      <w:rFonts w:eastAsia="Times New Roman" w:cs="Times New Roman"/>
      <w:b/>
      <w:bC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2778"/>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BF15BB"/>
    <w:pPr>
      <w:tabs>
        <w:tab w:val="left" w:pos="480"/>
        <w:tab w:val="right" w:leader="dot" w:pos="8782"/>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6B2778"/>
    <w:rPr>
      <w:rFonts w:ascii="Times New Roman" w:eastAsia="Times New Roman" w:hAnsi="Times New Roman" w:cs="Times New Roman"/>
      <w:b/>
      <w:bC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CF2083"/>
    <w:pPr>
      <w:spacing w:before="480" w:after="240" w:line="360" w:lineRule="auto"/>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CF2083"/>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200855"/>
    <w:pPr>
      <w:spacing w:before="240" w:after="480" w:line="360" w:lineRule="auto"/>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200855"/>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BF15BB"/>
    <w:pPr>
      <w:tabs>
        <w:tab w:val="left" w:pos="851"/>
        <w:tab w:val="right" w:leader="dot" w:pos="8782"/>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paragraph" w:styleId="Caption">
    <w:name w:val="caption"/>
    <w:basedOn w:val="Normal"/>
    <w:next w:val="Normal"/>
    <w:uiPriority w:val="35"/>
    <w:unhideWhenUsed/>
    <w:qFormat/>
    <w:rsid w:val="001B74C8"/>
    <w:pPr>
      <w:spacing w:after="200"/>
    </w:pPr>
    <w:rPr>
      <w:i/>
      <w:iCs/>
      <w:color w:val="44546A" w:themeColor="text2"/>
      <w:sz w:val="18"/>
      <w:szCs w:val="18"/>
    </w:rPr>
  </w:style>
  <w:style w:type="paragraph" w:styleId="TOCHeading">
    <w:name w:val="TOC Heading"/>
    <w:basedOn w:val="Heading1"/>
    <w:next w:val="Normal"/>
    <w:uiPriority w:val="39"/>
    <w:unhideWhenUsed/>
    <w:qFormat/>
    <w:rsid w:val="00505A0C"/>
    <w:pPr>
      <w:numPr>
        <w:numId w:val="0"/>
      </w:numPr>
      <w:spacing w:after="0" w:line="259" w:lineRule="auto"/>
      <w:jc w:val="left"/>
      <w:outlineLvl w:val="9"/>
    </w:pPr>
    <w:rPr>
      <w:rFonts w:asciiTheme="majorHAnsi" w:hAnsiTheme="majorHAnsi" w:cstheme="majorBidi"/>
      <w:b w:val="0"/>
      <w:color w:val="2F5496" w:themeColor="accent1" w:themeShade="BF"/>
      <w:sz w:val="32"/>
    </w:rPr>
  </w:style>
  <w:style w:type="paragraph" w:styleId="NormalWeb">
    <w:name w:val="Normal (Web)"/>
    <w:basedOn w:val="Normal"/>
    <w:uiPriority w:val="99"/>
    <w:semiHidden/>
    <w:unhideWhenUsed/>
    <w:rsid w:val="00200855"/>
    <w:pPr>
      <w:spacing w:before="100" w:beforeAutospacing="1" w:after="100" w:afterAutospacing="1"/>
    </w:pPr>
    <w:rPr>
      <w:rFonts w:eastAsia="Times New Roman" w:cs="Times New Roman"/>
    </w:rPr>
  </w:style>
  <w:style w:type="character" w:styleId="Emphasis">
    <w:name w:val="Emphasis"/>
    <w:basedOn w:val="DefaultParagraphFont"/>
    <w:uiPriority w:val="20"/>
    <w:qFormat/>
    <w:rsid w:val="00200855"/>
    <w:rPr>
      <w:i/>
      <w:iCs/>
    </w:rPr>
  </w:style>
  <w:style w:type="paragraph" w:styleId="ListParagraph">
    <w:name w:val="List Paragraph"/>
    <w:basedOn w:val="Normal"/>
    <w:uiPriority w:val="34"/>
    <w:qFormat/>
    <w:rsid w:val="00A062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62241">
      <w:bodyDiv w:val="1"/>
      <w:marLeft w:val="0"/>
      <w:marRight w:val="0"/>
      <w:marTop w:val="0"/>
      <w:marBottom w:val="0"/>
      <w:divBdr>
        <w:top w:val="none" w:sz="0" w:space="0" w:color="auto"/>
        <w:left w:val="none" w:sz="0" w:space="0" w:color="auto"/>
        <w:bottom w:val="none" w:sz="0" w:space="0" w:color="auto"/>
        <w:right w:val="none" w:sz="0" w:space="0" w:color="auto"/>
      </w:divBdr>
    </w:div>
    <w:div w:id="325985463">
      <w:bodyDiv w:val="1"/>
      <w:marLeft w:val="0"/>
      <w:marRight w:val="0"/>
      <w:marTop w:val="0"/>
      <w:marBottom w:val="0"/>
      <w:divBdr>
        <w:top w:val="none" w:sz="0" w:space="0" w:color="auto"/>
        <w:left w:val="none" w:sz="0" w:space="0" w:color="auto"/>
        <w:bottom w:val="none" w:sz="0" w:space="0" w:color="auto"/>
        <w:right w:val="none" w:sz="0" w:space="0" w:color="auto"/>
      </w:divBdr>
    </w:div>
    <w:div w:id="573786046">
      <w:bodyDiv w:val="1"/>
      <w:marLeft w:val="0"/>
      <w:marRight w:val="0"/>
      <w:marTop w:val="0"/>
      <w:marBottom w:val="0"/>
      <w:divBdr>
        <w:top w:val="none" w:sz="0" w:space="0" w:color="auto"/>
        <w:left w:val="none" w:sz="0" w:space="0" w:color="auto"/>
        <w:bottom w:val="none" w:sz="0" w:space="0" w:color="auto"/>
        <w:right w:val="none" w:sz="0" w:space="0" w:color="auto"/>
      </w:divBdr>
    </w:div>
    <w:div w:id="710032204">
      <w:bodyDiv w:val="1"/>
      <w:marLeft w:val="0"/>
      <w:marRight w:val="0"/>
      <w:marTop w:val="0"/>
      <w:marBottom w:val="0"/>
      <w:divBdr>
        <w:top w:val="none" w:sz="0" w:space="0" w:color="auto"/>
        <w:left w:val="none" w:sz="0" w:space="0" w:color="auto"/>
        <w:bottom w:val="none" w:sz="0" w:space="0" w:color="auto"/>
        <w:right w:val="none" w:sz="0" w:space="0" w:color="auto"/>
      </w:divBdr>
    </w:div>
    <w:div w:id="1018385304">
      <w:bodyDiv w:val="1"/>
      <w:marLeft w:val="0"/>
      <w:marRight w:val="0"/>
      <w:marTop w:val="0"/>
      <w:marBottom w:val="0"/>
      <w:divBdr>
        <w:top w:val="none" w:sz="0" w:space="0" w:color="auto"/>
        <w:left w:val="none" w:sz="0" w:space="0" w:color="auto"/>
        <w:bottom w:val="none" w:sz="0" w:space="0" w:color="auto"/>
        <w:right w:val="none" w:sz="0" w:space="0" w:color="auto"/>
      </w:divBdr>
    </w:div>
    <w:div w:id="1236621220">
      <w:bodyDiv w:val="1"/>
      <w:marLeft w:val="0"/>
      <w:marRight w:val="0"/>
      <w:marTop w:val="0"/>
      <w:marBottom w:val="0"/>
      <w:divBdr>
        <w:top w:val="none" w:sz="0" w:space="0" w:color="auto"/>
        <w:left w:val="none" w:sz="0" w:space="0" w:color="auto"/>
        <w:bottom w:val="none" w:sz="0" w:space="0" w:color="auto"/>
        <w:right w:val="none" w:sz="0" w:space="0" w:color="auto"/>
      </w:divBdr>
    </w:div>
    <w:div w:id="1475561813">
      <w:bodyDiv w:val="1"/>
      <w:marLeft w:val="0"/>
      <w:marRight w:val="0"/>
      <w:marTop w:val="0"/>
      <w:marBottom w:val="0"/>
      <w:divBdr>
        <w:top w:val="none" w:sz="0" w:space="0" w:color="auto"/>
        <w:left w:val="none" w:sz="0" w:space="0" w:color="auto"/>
        <w:bottom w:val="none" w:sz="0" w:space="0" w:color="auto"/>
        <w:right w:val="none" w:sz="0" w:space="0" w:color="auto"/>
      </w:divBdr>
    </w:div>
    <w:div w:id="1477987221">
      <w:bodyDiv w:val="1"/>
      <w:marLeft w:val="0"/>
      <w:marRight w:val="0"/>
      <w:marTop w:val="0"/>
      <w:marBottom w:val="0"/>
      <w:divBdr>
        <w:top w:val="none" w:sz="0" w:space="0" w:color="auto"/>
        <w:left w:val="none" w:sz="0" w:space="0" w:color="auto"/>
        <w:bottom w:val="none" w:sz="0" w:space="0" w:color="auto"/>
        <w:right w:val="none" w:sz="0" w:space="0" w:color="auto"/>
      </w:divBdr>
    </w:div>
    <w:div w:id="1508323704">
      <w:bodyDiv w:val="1"/>
      <w:marLeft w:val="0"/>
      <w:marRight w:val="0"/>
      <w:marTop w:val="0"/>
      <w:marBottom w:val="0"/>
      <w:divBdr>
        <w:top w:val="none" w:sz="0" w:space="0" w:color="auto"/>
        <w:left w:val="none" w:sz="0" w:space="0" w:color="auto"/>
        <w:bottom w:val="none" w:sz="0" w:space="0" w:color="auto"/>
        <w:right w:val="none" w:sz="0" w:space="0" w:color="auto"/>
      </w:divBdr>
    </w:div>
    <w:div w:id="1563060377">
      <w:bodyDiv w:val="1"/>
      <w:marLeft w:val="0"/>
      <w:marRight w:val="0"/>
      <w:marTop w:val="0"/>
      <w:marBottom w:val="0"/>
      <w:divBdr>
        <w:top w:val="none" w:sz="0" w:space="0" w:color="auto"/>
        <w:left w:val="none" w:sz="0" w:space="0" w:color="auto"/>
        <w:bottom w:val="none" w:sz="0" w:space="0" w:color="auto"/>
        <w:right w:val="none" w:sz="0" w:space="0" w:color="auto"/>
      </w:divBdr>
    </w:div>
    <w:div w:id="1637569842">
      <w:bodyDiv w:val="1"/>
      <w:marLeft w:val="0"/>
      <w:marRight w:val="0"/>
      <w:marTop w:val="0"/>
      <w:marBottom w:val="0"/>
      <w:divBdr>
        <w:top w:val="none" w:sz="0" w:space="0" w:color="auto"/>
        <w:left w:val="none" w:sz="0" w:space="0" w:color="auto"/>
        <w:bottom w:val="none" w:sz="0" w:space="0" w:color="auto"/>
        <w:right w:val="none" w:sz="0" w:space="0" w:color="auto"/>
      </w:divBdr>
    </w:div>
    <w:div w:id="1654019430">
      <w:bodyDiv w:val="1"/>
      <w:marLeft w:val="0"/>
      <w:marRight w:val="0"/>
      <w:marTop w:val="0"/>
      <w:marBottom w:val="0"/>
      <w:divBdr>
        <w:top w:val="none" w:sz="0" w:space="0" w:color="auto"/>
        <w:left w:val="none" w:sz="0" w:space="0" w:color="auto"/>
        <w:bottom w:val="none" w:sz="0" w:space="0" w:color="auto"/>
        <w:right w:val="none" w:sz="0" w:space="0" w:color="auto"/>
      </w:divBdr>
    </w:div>
    <w:div w:id="1928684132">
      <w:bodyDiv w:val="1"/>
      <w:marLeft w:val="0"/>
      <w:marRight w:val="0"/>
      <w:marTop w:val="0"/>
      <w:marBottom w:val="0"/>
      <w:divBdr>
        <w:top w:val="none" w:sz="0" w:space="0" w:color="auto"/>
        <w:left w:val="none" w:sz="0" w:space="0" w:color="auto"/>
        <w:bottom w:val="none" w:sz="0" w:space="0" w:color="auto"/>
        <w:right w:val="none" w:sz="0" w:space="0" w:color="auto"/>
      </w:divBdr>
    </w:div>
    <w:div w:id="1996102383">
      <w:bodyDiv w:val="1"/>
      <w:marLeft w:val="0"/>
      <w:marRight w:val="0"/>
      <w:marTop w:val="0"/>
      <w:marBottom w:val="0"/>
      <w:divBdr>
        <w:top w:val="none" w:sz="0" w:space="0" w:color="auto"/>
        <w:left w:val="none" w:sz="0" w:space="0" w:color="auto"/>
        <w:bottom w:val="none" w:sz="0" w:space="0" w:color="auto"/>
        <w:right w:val="none" w:sz="0" w:space="0" w:color="auto"/>
      </w:divBdr>
    </w:div>
    <w:div w:id="213413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yperlink" Target="mailto:ethicscommittee@ustunbilim.edu.tr"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https://www.examplewebsite.org/covid19-vaccine-info"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examplewebsite.com/climate-change-agriculture-report.pdf"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77"/>
    <w:rsid w:val="00003EAD"/>
    <w:rsid w:val="000C7E02"/>
    <w:rsid w:val="001E268D"/>
    <w:rsid w:val="00235A33"/>
    <w:rsid w:val="002C34AC"/>
    <w:rsid w:val="002E7291"/>
    <w:rsid w:val="003340FB"/>
    <w:rsid w:val="00356ECC"/>
    <w:rsid w:val="00386543"/>
    <w:rsid w:val="004118C0"/>
    <w:rsid w:val="004161A2"/>
    <w:rsid w:val="004B177E"/>
    <w:rsid w:val="004E53F6"/>
    <w:rsid w:val="004F1C84"/>
    <w:rsid w:val="00593142"/>
    <w:rsid w:val="006022B8"/>
    <w:rsid w:val="0066037C"/>
    <w:rsid w:val="006F0B37"/>
    <w:rsid w:val="00853EF5"/>
    <w:rsid w:val="00885224"/>
    <w:rsid w:val="008A3D34"/>
    <w:rsid w:val="008C2E3F"/>
    <w:rsid w:val="008D14A8"/>
    <w:rsid w:val="00997BA8"/>
    <w:rsid w:val="00A56077"/>
    <w:rsid w:val="00A63E1B"/>
    <w:rsid w:val="00B52699"/>
    <w:rsid w:val="00B566AD"/>
    <w:rsid w:val="00C0450C"/>
    <w:rsid w:val="00DA40BE"/>
    <w:rsid w:val="00E56C11"/>
    <w:rsid w:val="00F27E45"/>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24397-517D-4939-BB9D-42BF3F566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32</Pages>
  <Words>4965</Words>
  <Characters>2830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Şentürk</dc:creator>
  <cp:keywords/>
  <dc:description/>
  <cp:lastModifiedBy>Simay Vapurlu</cp:lastModifiedBy>
  <cp:revision>63</cp:revision>
  <cp:lastPrinted>2023-10-04T07:28:00Z</cp:lastPrinted>
  <dcterms:created xsi:type="dcterms:W3CDTF">2023-09-13T07:20:00Z</dcterms:created>
  <dcterms:modified xsi:type="dcterms:W3CDTF">2023-10-1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